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21A03AD" w14:textId="77777777" w:rsidR="00786718" w:rsidRDefault="00786718"/>
    <w:p w14:paraId="5A7BC4D9" w14:textId="77777777" w:rsidR="00F54BFC" w:rsidRDefault="00F54BFC"/>
    <w:p w14:paraId="6028831E" w14:textId="77777777" w:rsidR="00F54BFC" w:rsidRDefault="00F54BFC"/>
    <w:p w14:paraId="2A3CA9A0" w14:textId="77777777" w:rsidR="00F54BFC" w:rsidRPr="00F54BFC" w:rsidRDefault="00F54BFC"/>
    <w:p w14:paraId="4E3E549E" w14:textId="7D3807DF" w:rsidR="00F54BFC" w:rsidRPr="00F54BFC" w:rsidRDefault="00F54BFC" w:rsidP="00F54BFC">
      <w:pPr>
        <w:jc w:val="center"/>
        <w:rPr>
          <w:sz w:val="44"/>
          <w:szCs w:val="44"/>
        </w:rPr>
      </w:pPr>
      <w:r w:rsidRPr="00F54BFC">
        <w:rPr>
          <w:sz w:val="44"/>
          <w:szCs w:val="44"/>
        </w:rPr>
        <w:t xml:space="preserve">Relatório </w:t>
      </w:r>
      <w:proofErr w:type="spellStart"/>
      <w:r w:rsidRPr="00F54BFC">
        <w:rPr>
          <w:sz w:val="44"/>
          <w:szCs w:val="44"/>
        </w:rPr>
        <w:t>MiniProjeto</w:t>
      </w:r>
      <w:proofErr w:type="spellEnd"/>
      <w:r w:rsidRPr="00F54BFC">
        <w:rPr>
          <w:sz w:val="44"/>
          <w:szCs w:val="44"/>
        </w:rPr>
        <w:t xml:space="preserve"> TRC</w:t>
      </w:r>
    </w:p>
    <w:p w14:paraId="0386C742" w14:textId="77777777" w:rsidR="00F54BFC" w:rsidRDefault="00F54BFC"/>
    <w:p w14:paraId="06ABD957" w14:textId="77777777" w:rsidR="00F54BFC" w:rsidRDefault="00F54BFC"/>
    <w:p w14:paraId="4812F2E1" w14:textId="77777777" w:rsidR="00F54BFC" w:rsidRDefault="00F54BFC"/>
    <w:p w14:paraId="088642AA" w14:textId="77777777" w:rsidR="00F54BFC" w:rsidRDefault="00F54BFC"/>
    <w:p w14:paraId="2FF1440A" w14:textId="77777777" w:rsidR="00F54BFC" w:rsidRDefault="00F54BFC"/>
    <w:p w14:paraId="0FD1B0C5" w14:textId="7671B772" w:rsidR="00F54BFC" w:rsidRDefault="00F54BFC" w:rsidP="00F54BFC">
      <w:r>
        <w:rPr>
          <w:noProof/>
        </w:rPr>
        <w:drawing>
          <wp:inline distT="0" distB="0" distL="0" distR="0" wp14:anchorId="0397902C" wp14:editId="188835C2">
            <wp:extent cx="5396230" cy="3575050"/>
            <wp:effectExtent l="0" t="0" r="1270" b="6350"/>
            <wp:docPr id="1492813562" name="Imagem 3" descr="Uma imagem com escuridão, ar livre, noite, luz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92813562" name="Imagem 3" descr="Uma imagem com escuridão, ar livre, noite, luz&#10;&#10;Descrição gerada automaticamente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6230" cy="3575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E10079" w14:textId="77777777" w:rsidR="00F54BFC" w:rsidRDefault="00F54BFC"/>
    <w:p w14:paraId="3FCF39B8" w14:textId="21E075A3" w:rsidR="00F54BFC" w:rsidRDefault="00F54BFC"/>
    <w:p w14:paraId="75FFC7C8" w14:textId="254FDC39" w:rsidR="00F54BFC" w:rsidRDefault="00F54BFC"/>
    <w:p w14:paraId="1695C906" w14:textId="77777777" w:rsidR="00F54BFC" w:rsidRDefault="00F54BFC"/>
    <w:p w14:paraId="3F6FBACD" w14:textId="77777777" w:rsidR="00F54BFC" w:rsidRDefault="00F54BFC"/>
    <w:p w14:paraId="03B21695" w14:textId="77777777" w:rsidR="00F54BFC" w:rsidRDefault="00F54BFC"/>
    <w:p w14:paraId="309CE7A7" w14:textId="77777777" w:rsidR="006F3B5C" w:rsidRDefault="006F3B5C"/>
    <w:p w14:paraId="7457E438" w14:textId="77777777" w:rsidR="00F54BFC" w:rsidRDefault="00F54BFC"/>
    <w:p w14:paraId="771AE458" w14:textId="77777777" w:rsidR="00F54BFC" w:rsidRDefault="00F54BFC"/>
    <w:p w14:paraId="50E8A093" w14:textId="77777777" w:rsidR="00F54BFC" w:rsidRDefault="00F54BFC"/>
    <w:p w14:paraId="4BFE35E4" w14:textId="77777777" w:rsidR="00F54BFC" w:rsidRDefault="00F54BFC"/>
    <w:p w14:paraId="569A392A" w14:textId="77777777" w:rsidR="00F54BFC" w:rsidRDefault="00F54BFC"/>
    <w:p w14:paraId="2DFBDCBC" w14:textId="77777777" w:rsidR="00F54BFC" w:rsidRDefault="00F54BFC"/>
    <w:p w14:paraId="3C9F21B4" w14:textId="77777777" w:rsidR="00F54BFC" w:rsidRDefault="00F54BFC"/>
    <w:p w14:paraId="132210A5" w14:textId="77777777" w:rsidR="00F54BFC" w:rsidRDefault="00F54BFC"/>
    <w:p w14:paraId="248B5FDA" w14:textId="77777777" w:rsidR="00F54BFC" w:rsidRDefault="00F54BFC"/>
    <w:p w14:paraId="301A7EA8" w14:textId="77777777" w:rsidR="00F54BFC" w:rsidRDefault="00F54BFC"/>
    <w:p w14:paraId="3F27E6B0" w14:textId="77777777" w:rsidR="007225BB" w:rsidRDefault="007225BB"/>
    <w:p w14:paraId="6E0DC577" w14:textId="77777777" w:rsidR="007225BB" w:rsidRDefault="007225BB"/>
    <w:p w14:paraId="15581749" w14:textId="77777777" w:rsidR="007225BB" w:rsidRDefault="007225BB"/>
    <w:p w14:paraId="67E6FC67" w14:textId="77777777" w:rsidR="007225BB" w:rsidRDefault="007225BB"/>
    <w:p w14:paraId="4BA02859" w14:textId="77777777" w:rsidR="007225BB" w:rsidRDefault="007225BB"/>
    <w:p w14:paraId="500C1E7B" w14:textId="77777777" w:rsidR="007225BB" w:rsidRDefault="007225BB"/>
    <w:p w14:paraId="46846B9D" w14:textId="77777777" w:rsidR="007225BB" w:rsidRDefault="007225BB"/>
    <w:p w14:paraId="51ADDC4A" w14:textId="77777777" w:rsidR="007225BB" w:rsidRDefault="007225BB"/>
    <w:p w14:paraId="2414981A" w14:textId="77777777" w:rsidR="007225BB" w:rsidRDefault="007225BB"/>
    <w:p w14:paraId="5997A378" w14:textId="77777777" w:rsidR="007225BB" w:rsidRDefault="007225BB"/>
    <w:p w14:paraId="75D85C01" w14:textId="77777777" w:rsidR="007225BB" w:rsidRDefault="007225BB"/>
    <w:p w14:paraId="483A235B" w14:textId="77777777" w:rsidR="007225BB" w:rsidRDefault="007225BB"/>
    <w:p w14:paraId="2031760C" w14:textId="77777777" w:rsidR="007225BB" w:rsidRDefault="007225BB"/>
    <w:p w14:paraId="6FFBB5D6" w14:textId="77777777" w:rsidR="007225BB" w:rsidRDefault="007225BB"/>
    <w:p w14:paraId="755E766B" w14:textId="77777777" w:rsidR="007225BB" w:rsidRDefault="007225BB"/>
    <w:p w14:paraId="32AAB0AE" w14:textId="77777777" w:rsidR="007225BB" w:rsidRDefault="007225BB"/>
    <w:p w14:paraId="5C43A2A9" w14:textId="77777777" w:rsidR="007225BB" w:rsidRDefault="007225BB"/>
    <w:p w14:paraId="60C0B5AF" w14:textId="77777777" w:rsidR="007225BB" w:rsidRDefault="007225BB"/>
    <w:p w14:paraId="0D23D747" w14:textId="77777777" w:rsidR="007225BB" w:rsidRDefault="007225BB"/>
    <w:p w14:paraId="1AB66318" w14:textId="77777777" w:rsidR="007225BB" w:rsidRDefault="007225BB"/>
    <w:p w14:paraId="5884477B" w14:textId="77777777" w:rsidR="007225BB" w:rsidRDefault="007225BB"/>
    <w:p w14:paraId="3E7A0A90" w14:textId="77777777" w:rsidR="007225BB" w:rsidRDefault="007225BB"/>
    <w:p w14:paraId="30A393C3" w14:textId="77777777" w:rsidR="007225BB" w:rsidRDefault="007225BB"/>
    <w:p w14:paraId="58BA9DC3" w14:textId="77777777" w:rsidR="007225BB" w:rsidRDefault="007225BB"/>
    <w:p w14:paraId="4CC025EA" w14:textId="77777777" w:rsidR="007225BB" w:rsidRDefault="007225BB"/>
    <w:p w14:paraId="53B88BE5" w14:textId="77777777" w:rsidR="007225BB" w:rsidRDefault="007225BB"/>
    <w:p w14:paraId="2F38ADFE" w14:textId="77777777" w:rsidR="007225BB" w:rsidRDefault="007225BB"/>
    <w:p w14:paraId="050A14D0" w14:textId="77777777" w:rsidR="007225BB" w:rsidRDefault="007225BB"/>
    <w:p w14:paraId="4DE8B243" w14:textId="77777777" w:rsidR="007225BB" w:rsidRDefault="007225BB"/>
    <w:p w14:paraId="6EAA873D" w14:textId="77777777" w:rsidR="00F54BFC" w:rsidRDefault="00F54BFC"/>
    <w:p w14:paraId="3C18AB09" w14:textId="77777777" w:rsidR="00F54BFC" w:rsidRDefault="00F54BFC"/>
    <w:p w14:paraId="1EDB7B0E" w14:textId="77777777" w:rsidR="007225BB" w:rsidRDefault="007225BB"/>
    <w:p w14:paraId="2E56EDAC" w14:textId="77777777" w:rsidR="007225BB" w:rsidRDefault="007225BB"/>
    <w:p w14:paraId="1243630F" w14:textId="77777777" w:rsidR="007225BB" w:rsidRDefault="007225BB"/>
    <w:p w14:paraId="19F78CE1" w14:textId="77777777" w:rsidR="007225BB" w:rsidRDefault="007225BB"/>
    <w:p w14:paraId="78B518D7" w14:textId="77777777" w:rsidR="007225BB" w:rsidRDefault="007225BB"/>
    <w:p w14:paraId="0EC6FA97" w14:textId="77777777" w:rsidR="007225BB" w:rsidRDefault="007225BB"/>
    <w:p w14:paraId="3F3E5981" w14:textId="77777777" w:rsidR="007225BB" w:rsidRDefault="007225BB"/>
    <w:p w14:paraId="52A06136" w14:textId="77777777" w:rsidR="007225BB" w:rsidRDefault="007225BB"/>
    <w:p w14:paraId="3705ADC7" w14:textId="77777777" w:rsidR="007225BB" w:rsidRDefault="007225BB"/>
    <w:p w14:paraId="42E9E1D2" w14:textId="77777777" w:rsidR="007225BB" w:rsidRDefault="007225BB"/>
    <w:p w14:paraId="2358282D" w14:textId="77777777" w:rsidR="007225BB" w:rsidRDefault="007225BB"/>
    <w:p w14:paraId="074265F5" w14:textId="77777777" w:rsidR="007225BB" w:rsidRDefault="007225BB"/>
    <w:p w14:paraId="66867813" w14:textId="77777777" w:rsidR="007225BB" w:rsidRDefault="007225BB"/>
    <w:p w14:paraId="16354181" w14:textId="77777777" w:rsidR="007225BB" w:rsidRDefault="007225BB"/>
    <w:p w14:paraId="049CB708" w14:textId="77777777" w:rsidR="00F54BFC" w:rsidRDefault="00F54BFC"/>
    <w:p w14:paraId="583C77C0" w14:textId="77777777" w:rsidR="00F54BFC" w:rsidRDefault="00F54BFC"/>
    <w:p w14:paraId="5C0DFA91" w14:textId="77777777" w:rsidR="00F54BFC" w:rsidRDefault="00F54BFC"/>
    <w:sdt>
      <w:sdtPr>
        <w:id w:val="1520355665"/>
        <w:docPartObj>
          <w:docPartGallery w:val="Table of Contents"/>
          <w:docPartUnique/>
        </w:docPartObj>
      </w:sdtPr>
      <w:sdtEndPr>
        <w:rPr>
          <w:rFonts w:asciiTheme="minorHAnsi" w:eastAsiaTheme="minorHAnsi" w:hAnsiTheme="minorHAnsi" w:cstheme="minorBidi"/>
          <w:noProof/>
          <w:color w:val="auto"/>
          <w:kern w:val="2"/>
          <w:sz w:val="24"/>
          <w:szCs w:val="24"/>
          <w:lang w:eastAsia="en-US"/>
          <w14:ligatures w14:val="standardContextual"/>
        </w:rPr>
      </w:sdtEndPr>
      <w:sdtContent>
        <w:p w14:paraId="7807F3A6" w14:textId="6B4E1384" w:rsidR="00B23C86" w:rsidRDefault="00B23C86">
          <w:pPr>
            <w:pStyle w:val="Cabealhodondice"/>
          </w:pPr>
          <w:r>
            <w:t>Índice</w:t>
          </w:r>
        </w:p>
        <w:p w14:paraId="0F7A9E8C" w14:textId="5C8B0C0E" w:rsidR="00B23C86" w:rsidRDefault="00B23C86">
          <w:pPr>
            <w:pStyle w:val="ndice1"/>
            <w:tabs>
              <w:tab w:val="right" w:leader="dot" w:pos="8488"/>
            </w:tabs>
            <w:rPr>
              <w:rFonts w:eastAsiaTheme="minorEastAsia" w:cstheme="minorBidi"/>
              <w:b w:val="0"/>
              <w:bCs w:val="0"/>
              <w:i w:val="0"/>
              <w:iCs w:val="0"/>
              <w:noProof/>
              <w:lang w:eastAsia="pt-PT"/>
            </w:rPr>
          </w:pPr>
          <w:r>
            <w:rPr>
              <w:b w:val="0"/>
              <w:bCs w:val="0"/>
            </w:rPr>
            <w:fldChar w:fldCharType="begin"/>
          </w:r>
          <w:r>
            <w:instrText>TOC \o "1-3" \h \z \u</w:instrText>
          </w:r>
          <w:r>
            <w:rPr>
              <w:b w:val="0"/>
              <w:bCs w:val="0"/>
            </w:rPr>
            <w:fldChar w:fldCharType="separate"/>
          </w:r>
          <w:hyperlink w:anchor="_Toc137045311" w:history="1">
            <w:r w:rsidRPr="00596759">
              <w:rPr>
                <w:rStyle w:val="Hiperligao"/>
                <w:noProof/>
              </w:rPr>
              <w:t>Introduçã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704531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E21202C" w14:textId="02D620D7" w:rsidR="00B23C86" w:rsidRDefault="00B23C86">
          <w:pPr>
            <w:pStyle w:val="ndice1"/>
            <w:tabs>
              <w:tab w:val="right" w:leader="dot" w:pos="8488"/>
            </w:tabs>
            <w:rPr>
              <w:rFonts w:eastAsiaTheme="minorEastAsia" w:cstheme="minorBidi"/>
              <w:b w:val="0"/>
              <w:bCs w:val="0"/>
              <w:i w:val="0"/>
              <w:iCs w:val="0"/>
              <w:noProof/>
              <w:lang w:eastAsia="pt-PT"/>
            </w:rPr>
          </w:pPr>
          <w:hyperlink w:anchor="_Toc137045312" w:history="1">
            <w:r w:rsidRPr="00596759">
              <w:rPr>
                <w:rStyle w:val="Hiperligao"/>
                <w:noProof/>
              </w:rPr>
              <w:t>Subdivisão de Red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704531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7DC247C" w14:textId="4C38F028" w:rsidR="00B23C86" w:rsidRDefault="00B23C86">
          <w:pPr>
            <w:pStyle w:val="ndice1"/>
            <w:tabs>
              <w:tab w:val="right" w:leader="dot" w:pos="8488"/>
            </w:tabs>
            <w:rPr>
              <w:rFonts w:eastAsiaTheme="minorEastAsia" w:cstheme="minorBidi"/>
              <w:b w:val="0"/>
              <w:bCs w:val="0"/>
              <w:i w:val="0"/>
              <w:iCs w:val="0"/>
              <w:noProof/>
              <w:lang w:eastAsia="pt-PT"/>
            </w:rPr>
          </w:pPr>
          <w:hyperlink w:anchor="_Toc137045313" w:history="1">
            <w:r w:rsidRPr="00596759">
              <w:rPr>
                <w:rStyle w:val="Hiperligao"/>
                <w:noProof/>
              </w:rPr>
              <w:t>Topologia da red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704531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3705D20" w14:textId="2595D893" w:rsidR="00B23C86" w:rsidRDefault="00B23C86">
          <w:pPr>
            <w:pStyle w:val="ndice1"/>
            <w:tabs>
              <w:tab w:val="right" w:leader="dot" w:pos="8488"/>
            </w:tabs>
            <w:rPr>
              <w:rFonts w:eastAsiaTheme="minorEastAsia" w:cstheme="minorBidi"/>
              <w:b w:val="0"/>
              <w:bCs w:val="0"/>
              <w:i w:val="0"/>
              <w:iCs w:val="0"/>
              <w:noProof/>
              <w:lang w:eastAsia="pt-PT"/>
            </w:rPr>
          </w:pPr>
          <w:hyperlink w:anchor="_Toc137045314" w:history="1">
            <w:r w:rsidRPr="00596759">
              <w:rPr>
                <w:rStyle w:val="Hiperligao"/>
                <w:noProof/>
              </w:rPr>
              <w:t>Plano de Endereçament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704531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8B15152" w14:textId="106F360D" w:rsidR="00B23C86" w:rsidRDefault="00B23C86">
          <w:pPr>
            <w:pStyle w:val="ndice1"/>
            <w:tabs>
              <w:tab w:val="right" w:leader="dot" w:pos="8488"/>
            </w:tabs>
            <w:rPr>
              <w:rFonts w:eastAsiaTheme="minorEastAsia" w:cstheme="minorBidi"/>
              <w:b w:val="0"/>
              <w:bCs w:val="0"/>
              <w:i w:val="0"/>
              <w:iCs w:val="0"/>
              <w:noProof/>
              <w:lang w:eastAsia="pt-PT"/>
            </w:rPr>
          </w:pPr>
          <w:hyperlink w:anchor="_Toc137045315" w:history="1">
            <w:r w:rsidRPr="00596759">
              <w:rPr>
                <w:rStyle w:val="Hiperligao"/>
                <w:noProof/>
              </w:rPr>
              <w:t>Implementaçõ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704531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5896F36" w14:textId="180E676E" w:rsidR="00B23C86" w:rsidRDefault="00B23C86">
          <w:pPr>
            <w:pStyle w:val="ndice2"/>
            <w:tabs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  <w:lang w:eastAsia="pt-PT"/>
            </w:rPr>
          </w:pPr>
          <w:hyperlink w:anchor="_Toc137045316" w:history="1">
            <w:r w:rsidRPr="00596759">
              <w:rPr>
                <w:rStyle w:val="Hiperligao"/>
                <w:noProof/>
              </w:rPr>
              <w:t>TFTP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704531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47C3BD6" w14:textId="73DA1756" w:rsidR="00B23C86" w:rsidRDefault="00B23C86">
          <w:pPr>
            <w:pStyle w:val="ndice2"/>
            <w:tabs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  <w:lang w:eastAsia="pt-PT"/>
            </w:rPr>
          </w:pPr>
          <w:hyperlink w:anchor="_Toc137045317" w:history="1">
            <w:r w:rsidRPr="00596759">
              <w:rPr>
                <w:rStyle w:val="Hiperligao"/>
                <w:noProof/>
              </w:rPr>
              <w:t>DHCP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704531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D107D0C" w14:textId="782FD327" w:rsidR="00B23C86" w:rsidRDefault="00B23C86">
          <w:pPr>
            <w:pStyle w:val="ndice2"/>
            <w:tabs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  <w:lang w:eastAsia="pt-PT"/>
            </w:rPr>
          </w:pPr>
          <w:hyperlink w:anchor="_Toc137045318" w:history="1">
            <w:r w:rsidRPr="00596759">
              <w:rPr>
                <w:rStyle w:val="Hiperligao"/>
                <w:noProof/>
              </w:rPr>
              <w:t>OSPF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704531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C9A1C62" w14:textId="0D7CBD8E" w:rsidR="00B23C86" w:rsidRDefault="00B23C86">
          <w:pPr>
            <w:pStyle w:val="ndice1"/>
            <w:tabs>
              <w:tab w:val="right" w:leader="dot" w:pos="8488"/>
            </w:tabs>
            <w:rPr>
              <w:rFonts w:eastAsiaTheme="minorEastAsia" w:cstheme="minorBidi"/>
              <w:b w:val="0"/>
              <w:bCs w:val="0"/>
              <w:i w:val="0"/>
              <w:iCs w:val="0"/>
              <w:noProof/>
              <w:lang w:eastAsia="pt-PT"/>
            </w:rPr>
          </w:pPr>
          <w:hyperlink w:anchor="_Toc137045319" w:history="1">
            <w:r w:rsidRPr="00596759">
              <w:rPr>
                <w:rStyle w:val="Hiperligao"/>
                <w:noProof/>
              </w:rPr>
              <w:t>Análise de Resultad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704531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F3FD271" w14:textId="2135F583" w:rsidR="00B23C86" w:rsidRDefault="00B23C86">
          <w:pPr>
            <w:pStyle w:val="ndice1"/>
            <w:tabs>
              <w:tab w:val="right" w:leader="dot" w:pos="8488"/>
            </w:tabs>
            <w:rPr>
              <w:rFonts w:eastAsiaTheme="minorEastAsia" w:cstheme="minorBidi"/>
              <w:b w:val="0"/>
              <w:bCs w:val="0"/>
              <w:i w:val="0"/>
              <w:iCs w:val="0"/>
              <w:noProof/>
              <w:lang w:eastAsia="pt-PT"/>
            </w:rPr>
          </w:pPr>
          <w:hyperlink w:anchor="_Toc137045320" w:history="1">
            <w:r w:rsidRPr="00596759">
              <w:rPr>
                <w:rStyle w:val="Hiperligao"/>
                <w:noProof/>
              </w:rPr>
              <w:t>Conclusã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704532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E78EFAC" w14:textId="1573E880" w:rsidR="00B23C86" w:rsidRDefault="00B23C86">
          <w:pPr>
            <w:pStyle w:val="ndice1"/>
            <w:tabs>
              <w:tab w:val="right" w:leader="dot" w:pos="8488"/>
            </w:tabs>
            <w:rPr>
              <w:rFonts w:eastAsiaTheme="minorEastAsia" w:cstheme="minorBidi"/>
              <w:b w:val="0"/>
              <w:bCs w:val="0"/>
              <w:i w:val="0"/>
              <w:iCs w:val="0"/>
              <w:noProof/>
              <w:lang w:eastAsia="pt-PT"/>
            </w:rPr>
          </w:pPr>
          <w:hyperlink w:anchor="_Toc137045321" w:history="1">
            <w:r w:rsidRPr="00596759">
              <w:rPr>
                <w:rStyle w:val="Hiperligao"/>
                <w:noProof/>
              </w:rPr>
              <w:t>Apêndic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704532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08F8349" w14:textId="0E72633D" w:rsidR="00B23C86" w:rsidRDefault="00B23C86">
          <w:pPr>
            <w:pStyle w:val="ndice1"/>
            <w:tabs>
              <w:tab w:val="right" w:leader="dot" w:pos="8488"/>
            </w:tabs>
            <w:rPr>
              <w:rFonts w:eastAsiaTheme="minorEastAsia" w:cstheme="minorBidi"/>
              <w:b w:val="0"/>
              <w:bCs w:val="0"/>
              <w:i w:val="0"/>
              <w:iCs w:val="0"/>
              <w:noProof/>
              <w:lang w:eastAsia="pt-PT"/>
            </w:rPr>
          </w:pPr>
          <w:hyperlink w:anchor="_Toc137045322" w:history="1">
            <w:r w:rsidRPr="00596759">
              <w:rPr>
                <w:rStyle w:val="Hiperligao"/>
                <w:noProof/>
              </w:rPr>
              <w:t>Bibliografi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704532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41B2F99" w14:textId="0CAC4D48" w:rsidR="00B23C86" w:rsidRDefault="00B23C86">
          <w:r>
            <w:rPr>
              <w:b/>
              <w:bCs/>
              <w:noProof/>
            </w:rPr>
            <w:fldChar w:fldCharType="end"/>
          </w:r>
        </w:p>
      </w:sdtContent>
    </w:sdt>
    <w:p w14:paraId="00CD375C" w14:textId="77777777" w:rsidR="007225BB" w:rsidRPr="007225BB" w:rsidRDefault="007225BB" w:rsidP="007225BB">
      <w:pPr>
        <w:jc w:val="center"/>
        <w:rPr>
          <w:sz w:val="32"/>
          <w:szCs w:val="32"/>
        </w:rPr>
      </w:pPr>
    </w:p>
    <w:p w14:paraId="3C135698" w14:textId="77777777" w:rsidR="00F54BFC" w:rsidRDefault="00F54BFC"/>
    <w:p w14:paraId="5C3FB7DF" w14:textId="77777777" w:rsidR="00F54BFC" w:rsidRDefault="00F54BFC"/>
    <w:p w14:paraId="5ACE3903" w14:textId="77777777" w:rsidR="00F54BFC" w:rsidRDefault="00F54BFC"/>
    <w:p w14:paraId="7CFEE59A" w14:textId="77777777" w:rsidR="00F54BFC" w:rsidRDefault="00F54BFC"/>
    <w:p w14:paraId="7F0283DD" w14:textId="77777777" w:rsidR="00F54BFC" w:rsidRDefault="00F54BFC"/>
    <w:p w14:paraId="22B3FD5D" w14:textId="77777777" w:rsidR="00F54BFC" w:rsidRDefault="00F54BFC"/>
    <w:p w14:paraId="515A9B19" w14:textId="77777777" w:rsidR="00F54BFC" w:rsidRDefault="00F54BFC"/>
    <w:p w14:paraId="529EC048" w14:textId="77777777" w:rsidR="00F54BFC" w:rsidRDefault="00F54BFC"/>
    <w:p w14:paraId="49096C2B" w14:textId="77777777" w:rsidR="00F54BFC" w:rsidRDefault="00F54BFC"/>
    <w:p w14:paraId="2FE8C597" w14:textId="77777777" w:rsidR="00F54BFC" w:rsidRDefault="00F54BFC"/>
    <w:p w14:paraId="2D9F7A3C" w14:textId="77777777" w:rsidR="00F54BFC" w:rsidRDefault="00F54BFC"/>
    <w:p w14:paraId="41E30AF1" w14:textId="77777777" w:rsidR="00F54BFC" w:rsidRDefault="00F54BFC"/>
    <w:p w14:paraId="12ACC68D" w14:textId="77777777" w:rsidR="00F54BFC" w:rsidRDefault="00F54BFC"/>
    <w:p w14:paraId="6FCA4729" w14:textId="77777777" w:rsidR="00F54BFC" w:rsidRDefault="00F54BFC"/>
    <w:p w14:paraId="5A83E613" w14:textId="77777777" w:rsidR="00F54BFC" w:rsidRDefault="00F54BFC"/>
    <w:p w14:paraId="5144A395" w14:textId="77777777" w:rsidR="00F54BFC" w:rsidRDefault="00F54BFC"/>
    <w:p w14:paraId="0C0794D6" w14:textId="77777777" w:rsidR="00B23C86" w:rsidRDefault="00B23C86"/>
    <w:p w14:paraId="148C0981" w14:textId="77777777" w:rsidR="00B23C86" w:rsidRDefault="00B23C86"/>
    <w:p w14:paraId="72A192FB" w14:textId="77777777" w:rsidR="00B23C86" w:rsidRDefault="00B23C86"/>
    <w:p w14:paraId="36F3D867" w14:textId="77777777" w:rsidR="00B23C86" w:rsidRDefault="00B23C86"/>
    <w:p w14:paraId="7A877980" w14:textId="77777777" w:rsidR="00B23C86" w:rsidRDefault="00B23C86"/>
    <w:p w14:paraId="2B91552A" w14:textId="77777777" w:rsidR="00F54BFC" w:rsidRDefault="00F54BFC"/>
    <w:p w14:paraId="3199BEB3" w14:textId="14EBAC99" w:rsidR="00F54BFC" w:rsidRDefault="00F54BFC" w:rsidP="00B23C86">
      <w:pPr>
        <w:pStyle w:val="Ttulo"/>
        <w:outlineLvl w:val="0"/>
      </w:pPr>
      <w:bookmarkStart w:id="0" w:name="_Toc137045311"/>
      <w:r>
        <w:t>Introdução</w:t>
      </w:r>
      <w:bookmarkEnd w:id="0"/>
    </w:p>
    <w:p w14:paraId="01EC431B" w14:textId="77777777" w:rsidR="00F54BFC" w:rsidRDefault="00F54BFC" w:rsidP="00F54BFC">
      <w:pPr>
        <w:jc w:val="center"/>
        <w:rPr>
          <w:sz w:val="32"/>
          <w:szCs w:val="32"/>
        </w:rPr>
      </w:pPr>
    </w:p>
    <w:p w14:paraId="58BB48FD" w14:textId="5CC35CDF" w:rsidR="00F54BFC" w:rsidRDefault="00F54BFC" w:rsidP="00F54BFC">
      <w:r>
        <w:t xml:space="preserve">Este mini projeto foi </w:t>
      </w:r>
      <w:proofErr w:type="gramStart"/>
      <w:r w:rsidR="003213BF">
        <w:t>nos proposto</w:t>
      </w:r>
      <w:proofErr w:type="gramEnd"/>
      <w:r>
        <w:t xml:space="preserve"> pelo professor </w:t>
      </w:r>
      <w:r w:rsidR="003213BF">
        <w:t xml:space="preserve">Pedro Gonçalves na disciplina de Tecnologias de Redes de Computadores. O mini projeto individual consiste na restruturação de uma rede informática para a empresa </w:t>
      </w:r>
      <w:proofErr w:type="spellStart"/>
      <w:r w:rsidR="003213BF">
        <w:t>MoldOis</w:t>
      </w:r>
      <w:proofErr w:type="spellEnd"/>
      <w:r w:rsidR="003213BF">
        <w:t xml:space="preserve"> devido a mudanças para novas instalações.</w:t>
      </w:r>
    </w:p>
    <w:p w14:paraId="0DF32667" w14:textId="532F2C74" w:rsidR="003213BF" w:rsidRDefault="003213BF" w:rsidP="00F54BFC">
      <w:r>
        <w:t>Deve ser implementada uma rede de acordo com os requisitos e configurar suporte de encaminhamento. Implementar tradução de endereços NAT, configuração do serviço de DHCP e de DNS. Implementar um cliente TFTP assim como um servidor também. Além disso também deve ter configurado um serviço de backup de configurações através de TFTP.</w:t>
      </w:r>
    </w:p>
    <w:p w14:paraId="5B4C0670" w14:textId="65B486BC" w:rsidR="00142499" w:rsidRDefault="00142499" w:rsidP="00F54BFC">
      <w:r>
        <w:t>Também é necessário haver manutenção do histórico das configurações.</w:t>
      </w:r>
    </w:p>
    <w:p w14:paraId="256DB172" w14:textId="7AB97C70" w:rsidR="00142499" w:rsidRDefault="00142499" w:rsidP="00F54BFC">
      <w:r>
        <w:t>Este mini projeto ajuda-nos a pôr em prática tudo o que foi aprendido nas aulas e através dos guiões ao longo das aulas.</w:t>
      </w:r>
    </w:p>
    <w:p w14:paraId="2E49DE52" w14:textId="77777777" w:rsidR="00142499" w:rsidRDefault="00142499" w:rsidP="00F54BFC"/>
    <w:p w14:paraId="30A8DF4F" w14:textId="77777777" w:rsidR="00142499" w:rsidRDefault="00142499" w:rsidP="00F54BFC"/>
    <w:p w14:paraId="5E0C36F8" w14:textId="77777777" w:rsidR="00142499" w:rsidRDefault="00142499" w:rsidP="00F54BFC"/>
    <w:p w14:paraId="10A663F4" w14:textId="77777777" w:rsidR="00142499" w:rsidRDefault="00142499" w:rsidP="00F54BFC"/>
    <w:p w14:paraId="1367D876" w14:textId="77777777" w:rsidR="00142499" w:rsidRDefault="00142499" w:rsidP="00F54BFC"/>
    <w:p w14:paraId="07260E58" w14:textId="77777777" w:rsidR="00142499" w:rsidRDefault="00142499" w:rsidP="00F54BFC"/>
    <w:p w14:paraId="20012E84" w14:textId="77777777" w:rsidR="00142499" w:rsidRDefault="00142499" w:rsidP="00F54BFC"/>
    <w:p w14:paraId="3A8AF725" w14:textId="77777777" w:rsidR="00B23C86" w:rsidRDefault="00B23C86" w:rsidP="00F54BFC"/>
    <w:p w14:paraId="01587D12" w14:textId="77777777" w:rsidR="00B23C86" w:rsidRDefault="00B23C86" w:rsidP="00F54BFC"/>
    <w:p w14:paraId="5C39A744" w14:textId="77777777" w:rsidR="00B23C86" w:rsidRDefault="00B23C86" w:rsidP="00F54BFC"/>
    <w:p w14:paraId="7528D203" w14:textId="77777777" w:rsidR="00B23C86" w:rsidRDefault="00B23C86" w:rsidP="00F54BFC"/>
    <w:p w14:paraId="3B3522A7" w14:textId="77777777" w:rsidR="00B23C86" w:rsidRDefault="00B23C86" w:rsidP="00F54BFC"/>
    <w:p w14:paraId="2B67853D" w14:textId="77777777" w:rsidR="00B23C86" w:rsidRDefault="00B23C86" w:rsidP="00F54BFC"/>
    <w:p w14:paraId="6DE9A1B4" w14:textId="77777777" w:rsidR="00B23C86" w:rsidRDefault="00B23C86" w:rsidP="00F54BFC"/>
    <w:p w14:paraId="4C1FB73E" w14:textId="77777777" w:rsidR="00B23C86" w:rsidRDefault="00B23C86" w:rsidP="00F54BFC"/>
    <w:p w14:paraId="74121DDC" w14:textId="77777777" w:rsidR="00B23C86" w:rsidRDefault="00B23C86" w:rsidP="00F54BFC"/>
    <w:p w14:paraId="6F67DAB3" w14:textId="77777777" w:rsidR="00B23C86" w:rsidRDefault="00B23C86" w:rsidP="00F54BFC"/>
    <w:p w14:paraId="2C83B85F" w14:textId="77777777" w:rsidR="00B23C86" w:rsidRDefault="00B23C86" w:rsidP="00F54BFC"/>
    <w:p w14:paraId="71901A5A" w14:textId="77777777" w:rsidR="00B23C86" w:rsidRDefault="00B23C86" w:rsidP="00F54BFC"/>
    <w:p w14:paraId="513CF0F6" w14:textId="77777777" w:rsidR="00B23C86" w:rsidRDefault="00B23C86" w:rsidP="00F54BFC"/>
    <w:p w14:paraId="35C0B21F" w14:textId="77777777" w:rsidR="00B23C86" w:rsidRDefault="00B23C86" w:rsidP="00F54BFC"/>
    <w:p w14:paraId="4E5D833B" w14:textId="77777777" w:rsidR="00B23C86" w:rsidRDefault="00B23C86" w:rsidP="00F54BFC"/>
    <w:p w14:paraId="77C91DF4" w14:textId="77777777" w:rsidR="00B23C86" w:rsidRDefault="00B23C86" w:rsidP="00F54BFC"/>
    <w:p w14:paraId="000D9A2C" w14:textId="77777777" w:rsidR="00B23C86" w:rsidRDefault="00B23C86" w:rsidP="00F54BFC"/>
    <w:p w14:paraId="473005BC" w14:textId="77777777" w:rsidR="00B23C86" w:rsidRDefault="00B23C86" w:rsidP="00F54BFC"/>
    <w:p w14:paraId="21E37B2B" w14:textId="77777777" w:rsidR="00B23C86" w:rsidRDefault="00B23C86" w:rsidP="00F54BFC"/>
    <w:p w14:paraId="1B778E8C" w14:textId="77777777" w:rsidR="00B23C86" w:rsidRDefault="00B23C86" w:rsidP="00F54BFC"/>
    <w:p w14:paraId="41A6F1D2" w14:textId="77777777" w:rsidR="00B23C86" w:rsidRDefault="00B23C86" w:rsidP="00F54BFC"/>
    <w:p w14:paraId="1E50899F" w14:textId="77777777" w:rsidR="00142499" w:rsidRDefault="00142499" w:rsidP="00F54BFC"/>
    <w:p w14:paraId="5E5ADF98" w14:textId="77777777" w:rsidR="00142499" w:rsidRDefault="00142499" w:rsidP="00F54BFC"/>
    <w:p w14:paraId="52B98D61" w14:textId="58556C77" w:rsidR="00142499" w:rsidRDefault="00A14A36" w:rsidP="00B23C86">
      <w:pPr>
        <w:pStyle w:val="Ttulo"/>
        <w:outlineLvl w:val="0"/>
      </w:pPr>
      <w:bookmarkStart w:id="1" w:name="_Toc137045312"/>
      <w:r w:rsidRPr="00A14A36">
        <w:t>Subdivisão de Rede</w:t>
      </w:r>
      <w:bookmarkEnd w:id="1"/>
    </w:p>
    <w:p w14:paraId="4CEC9BF4" w14:textId="77777777" w:rsidR="00A14A36" w:rsidRDefault="00A14A36" w:rsidP="00A14A36">
      <w:pPr>
        <w:jc w:val="center"/>
        <w:rPr>
          <w:sz w:val="32"/>
          <w:szCs w:val="32"/>
        </w:rPr>
      </w:pPr>
    </w:p>
    <w:p w14:paraId="0D76192A" w14:textId="77777777" w:rsidR="00A14A36" w:rsidRDefault="00A14A36" w:rsidP="00A14A36">
      <w:pPr>
        <w:jc w:val="center"/>
        <w:rPr>
          <w:sz w:val="32"/>
          <w:szCs w:val="32"/>
        </w:rPr>
      </w:pPr>
    </w:p>
    <w:p w14:paraId="2F393F35" w14:textId="6FB18933" w:rsidR="00A14A36" w:rsidRDefault="00A14A36" w:rsidP="00A14A36">
      <w:r>
        <w:t>A divisão de redes é feita de acordo como as instruções fornecidas e realizei as divisões necessárias para que ficassem de acordo com as especificações.</w:t>
      </w:r>
    </w:p>
    <w:p w14:paraId="7A1D4432" w14:textId="77777777" w:rsidR="00A14A36" w:rsidRDefault="00A14A36" w:rsidP="00A14A36"/>
    <w:p w14:paraId="13E98E97" w14:textId="710EFF31" w:rsidR="004C276D" w:rsidRDefault="00A14A36" w:rsidP="00A14A36">
      <w:r>
        <w:t xml:space="preserve">O meu número mecanográfico é o que vai definir o IP </w:t>
      </w:r>
      <w:r w:rsidR="004C276D">
        <w:t xml:space="preserve">pedido, </w:t>
      </w:r>
      <w:r>
        <w:t xml:space="preserve">portanto vamos </w:t>
      </w:r>
      <w:proofErr w:type="spellStart"/>
      <w:r w:rsidR="004C276D">
        <w:t>analisá</w:t>
      </w:r>
      <w:proofErr w:type="spellEnd"/>
      <w:r>
        <w:t>-</w:t>
      </w:r>
      <w:r w:rsidR="004C276D">
        <w:t xml:space="preserve">                    -</w:t>
      </w:r>
      <w:r>
        <w:t xml:space="preserve">lo. </w:t>
      </w:r>
    </w:p>
    <w:p w14:paraId="3B2707D0" w14:textId="77777777" w:rsidR="004C276D" w:rsidRDefault="004C276D" w:rsidP="00A14A36"/>
    <w:p w14:paraId="7E84FE22" w14:textId="77777777" w:rsidR="004C276D" w:rsidRDefault="004C276D" w:rsidP="00A14A36"/>
    <w:p w14:paraId="0342C081" w14:textId="3997E99A" w:rsidR="00A14A36" w:rsidRDefault="004C276D" w:rsidP="00A14A36">
      <w:r>
        <w:rPr>
          <w:noProof/>
        </w:rPr>
        <w:drawing>
          <wp:inline distT="0" distB="0" distL="0" distR="0" wp14:anchorId="688029DA" wp14:editId="1DAD1539">
            <wp:extent cx="2493818" cy="2810341"/>
            <wp:effectExtent l="0" t="0" r="0" b="0"/>
            <wp:docPr id="46112793" name="Imagem 5" descr="Uma imagem com texto, captura de ecrã, Tipo de letra, número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6112793" name="Imagem 5" descr="Uma imagem com texto, captura de ecrã, Tipo de letra, número&#10;&#10;Descrição gerada automaticamente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00534" cy="281790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7670EE" w14:textId="77777777" w:rsidR="004C276D" w:rsidRPr="00A14A36" w:rsidRDefault="004C276D" w:rsidP="00A14A36"/>
    <w:p w14:paraId="35A9E78C" w14:textId="28E4DFA6" w:rsidR="00A14A36" w:rsidRDefault="004C276D" w:rsidP="00F54BFC">
      <w:r>
        <w:rPr>
          <w:noProof/>
        </w:rPr>
        <w:drawing>
          <wp:inline distT="0" distB="0" distL="0" distR="0" wp14:anchorId="6F64B9EB" wp14:editId="063D6BAE">
            <wp:extent cx="5371984" cy="589794"/>
            <wp:effectExtent l="0" t="0" r="635" b="0"/>
            <wp:docPr id="1507960216" name="Imagem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07960216" name="Imagem 1507960216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8510" cy="6322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9A3C79" w14:textId="77777777" w:rsidR="004C276D" w:rsidRDefault="004C276D" w:rsidP="00F54BFC"/>
    <w:p w14:paraId="7FFA0360" w14:textId="21942DD8" w:rsidR="003213BF" w:rsidRDefault="004C276D" w:rsidP="00A14A36">
      <w:r>
        <w:rPr>
          <w:noProof/>
        </w:rPr>
        <w:drawing>
          <wp:inline distT="0" distB="0" distL="0" distR="0" wp14:anchorId="39DCBBC0" wp14:editId="01274E57">
            <wp:extent cx="5396230" cy="1151890"/>
            <wp:effectExtent l="0" t="0" r="1270" b="3810"/>
            <wp:docPr id="195952072" name="Imagem 6" descr="Uma imagem com texto, recibo, Tipo de letra, captura de ecrã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5952072" name="Imagem 6" descr="Uma imagem com texto, recibo, Tipo de letra, captura de ecrã&#10;&#10;Descrição gerada automaticamente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6230" cy="11518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594963" w14:textId="77777777" w:rsidR="004C276D" w:rsidRDefault="004C276D" w:rsidP="00A14A36"/>
    <w:p w14:paraId="31796AF5" w14:textId="77777777" w:rsidR="004C276D" w:rsidRDefault="004C276D" w:rsidP="00A14A36"/>
    <w:p w14:paraId="649E4E42" w14:textId="77777777" w:rsidR="004C276D" w:rsidRDefault="004C276D" w:rsidP="00A14A36"/>
    <w:p w14:paraId="65F9181A" w14:textId="77777777" w:rsidR="004C276D" w:rsidRDefault="004C276D" w:rsidP="00A14A36"/>
    <w:p w14:paraId="4F6DB3AD" w14:textId="77777777" w:rsidR="004C276D" w:rsidRDefault="004C276D" w:rsidP="00A14A36"/>
    <w:p w14:paraId="23D2291E" w14:textId="77777777" w:rsidR="004C276D" w:rsidRDefault="004C276D" w:rsidP="00A14A36"/>
    <w:p w14:paraId="7E0264DF" w14:textId="77777777" w:rsidR="00B23C86" w:rsidRDefault="00B23C86" w:rsidP="00A14A36"/>
    <w:p w14:paraId="2FC1C48F" w14:textId="77777777" w:rsidR="00B23C86" w:rsidRDefault="00B23C86" w:rsidP="00A14A36"/>
    <w:p w14:paraId="51DB15C6" w14:textId="77777777" w:rsidR="00B23C86" w:rsidRDefault="00B23C86" w:rsidP="00A14A36"/>
    <w:p w14:paraId="7B79DBB9" w14:textId="77777777" w:rsidR="00B23C86" w:rsidRDefault="00B23C86" w:rsidP="00A14A36"/>
    <w:p w14:paraId="4FE276AF" w14:textId="77777777" w:rsidR="00B23C86" w:rsidRDefault="00B23C86" w:rsidP="00A14A36"/>
    <w:p w14:paraId="3C183E22" w14:textId="77777777" w:rsidR="00B23C86" w:rsidRDefault="00B23C86" w:rsidP="00A14A36"/>
    <w:p w14:paraId="709EA99E" w14:textId="77777777" w:rsidR="00B23C86" w:rsidRDefault="00B23C86" w:rsidP="00A14A36"/>
    <w:p w14:paraId="0E151FF0" w14:textId="77777777" w:rsidR="00B23C86" w:rsidRDefault="00B23C86" w:rsidP="00A14A36"/>
    <w:p w14:paraId="7B43930A" w14:textId="77777777" w:rsidR="00B23C86" w:rsidRDefault="00B23C86" w:rsidP="00A14A36"/>
    <w:p w14:paraId="6F9B4901" w14:textId="77777777" w:rsidR="00B23C86" w:rsidRDefault="00B23C86" w:rsidP="00A14A36"/>
    <w:p w14:paraId="1F674B1D" w14:textId="77777777" w:rsidR="00B23C86" w:rsidRDefault="00B23C86" w:rsidP="00A14A36"/>
    <w:p w14:paraId="57AAA1D2" w14:textId="77777777" w:rsidR="00B23C86" w:rsidRDefault="00B23C86" w:rsidP="00A14A36"/>
    <w:p w14:paraId="5E01E48D" w14:textId="77777777" w:rsidR="004C276D" w:rsidRDefault="004C276D" w:rsidP="00A14A36"/>
    <w:p w14:paraId="576751B6" w14:textId="77777777" w:rsidR="004C276D" w:rsidRDefault="004C276D" w:rsidP="00A14A36"/>
    <w:p w14:paraId="42504FED" w14:textId="76C79478" w:rsidR="004C276D" w:rsidRDefault="004C276D" w:rsidP="00B23C86">
      <w:pPr>
        <w:pStyle w:val="Ttulo"/>
        <w:outlineLvl w:val="0"/>
      </w:pPr>
      <w:bookmarkStart w:id="2" w:name="_Toc137045313"/>
      <w:r w:rsidRPr="004C276D">
        <w:t>Topologia da rede</w:t>
      </w:r>
      <w:bookmarkEnd w:id="2"/>
    </w:p>
    <w:p w14:paraId="596F734D" w14:textId="77777777" w:rsidR="004C276D" w:rsidRDefault="004C276D" w:rsidP="004C276D">
      <w:pPr>
        <w:jc w:val="center"/>
        <w:rPr>
          <w:sz w:val="32"/>
          <w:szCs w:val="32"/>
        </w:rPr>
      </w:pPr>
    </w:p>
    <w:p w14:paraId="62699978" w14:textId="77777777" w:rsidR="004C276D" w:rsidRDefault="004C276D" w:rsidP="004C276D">
      <w:pPr>
        <w:jc w:val="center"/>
        <w:rPr>
          <w:sz w:val="32"/>
          <w:szCs w:val="32"/>
        </w:rPr>
      </w:pPr>
    </w:p>
    <w:p w14:paraId="6E5F0CDE" w14:textId="77777777" w:rsidR="004C276D" w:rsidRDefault="004C276D" w:rsidP="004C276D">
      <w:pPr>
        <w:jc w:val="center"/>
        <w:rPr>
          <w:sz w:val="32"/>
          <w:szCs w:val="32"/>
        </w:rPr>
      </w:pPr>
    </w:p>
    <w:p w14:paraId="2093A853" w14:textId="381D26A8" w:rsidR="004C276D" w:rsidRDefault="004C276D" w:rsidP="004C276D">
      <w:r>
        <w:rPr>
          <w:noProof/>
        </w:rPr>
        <w:drawing>
          <wp:inline distT="0" distB="0" distL="0" distR="0" wp14:anchorId="5160DD30" wp14:editId="6F22276F">
            <wp:extent cx="5396230" cy="3011805"/>
            <wp:effectExtent l="0" t="0" r="1270" b="3810"/>
            <wp:docPr id="1848581056" name="Imagem 8" descr="Uma imagem com diagrama, texto, file, captura de ecrã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48581056" name="Imagem 8" descr="Uma imagem com diagrama, texto, file, captura de ecrã&#10;&#10;Descrição gerada automaticamente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6230" cy="30118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B4C3FA" w14:textId="77777777" w:rsidR="004C276D" w:rsidRDefault="004C276D" w:rsidP="004C276D"/>
    <w:p w14:paraId="5329BEEA" w14:textId="77777777" w:rsidR="004C276D" w:rsidRDefault="004C276D" w:rsidP="004C276D"/>
    <w:p w14:paraId="78A537C2" w14:textId="74368E8F" w:rsidR="004C276D" w:rsidRDefault="00702A1E" w:rsidP="004C276D">
      <w:r>
        <w:t xml:space="preserve">Dos 6 tipos de topologia existentes, este é uma rede de topologia em estrela, em que todos os dispositivos estão ligados a um </w:t>
      </w:r>
      <w:proofErr w:type="spellStart"/>
      <w:r>
        <w:t>hub</w:t>
      </w:r>
      <w:proofErr w:type="spellEnd"/>
      <w:r>
        <w:t xml:space="preserve"> central, neste caso um </w:t>
      </w:r>
      <w:proofErr w:type="spellStart"/>
      <w:r>
        <w:t>switch</w:t>
      </w:r>
      <w:proofErr w:type="spellEnd"/>
      <w:r>
        <w:t>. É a topologia mais comum, e também é bastante segura visto que se um falhar os outros continuam operacionais (ao contrário da topologia ponto-a-ponto por exemplo).</w:t>
      </w:r>
    </w:p>
    <w:p w14:paraId="08F070CD" w14:textId="77777777" w:rsidR="00702A1E" w:rsidRDefault="00702A1E" w:rsidP="004C276D"/>
    <w:p w14:paraId="027C5486" w14:textId="18EB703A" w:rsidR="00702A1E" w:rsidRDefault="00702A1E" w:rsidP="004C276D">
      <w:r>
        <w:t xml:space="preserve">Na rede acima, o provedor de internet é o router ISP, conectado à nuvem e conectado ao </w:t>
      </w:r>
      <w:proofErr w:type="spellStart"/>
      <w:r>
        <w:t>switch</w:t>
      </w:r>
      <w:proofErr w:type="spellEnd"/>
      <w:r>
        <w:t xml:space="preserve"> da Distribuição.</w:t>
      </w:r>
    </w:p>
    <w:p w14:paraId="1121D258" w14:textId="0026D729" w:rsidR="00702A1E" w:rsidRDefault="00EC5C5C" w:rsidP="004C276D">
      <w:r>
        <w:t xml:space="preserve">A Distribuição está conectada à Engenharia, ao Comercial e ao </w:t>
      </w:r>
      <w:proofErr w:type="spellStart"/>
      <w:r>
        <w:t>Datacenter</w:t>
      </w:r>
      <w:proofErr w:type="spellEnd"/>
      <w:r>
        <w:t>.</w:t>
      </w:r>
    </w:p>
    <w:p w14:paraId="72992589" w14:textId="77777777" w:rsidR="00EC5C5C" w:rsidRDefault="00EC5C5C" w:rsidP="004C276D"/>
    <w:p w14:paraId="1255E41C" w14:textId="7B048253" w:rsidR="00EC5C5C" w:rsidRDefault="00EC5C5C" w:rsidP="004C276D">
      <w:r>
        <w:t xml:space="preserve">Os routers Comercial e Engenharia têm dois </w:t>
      </w:r>
      <w:proofErr w:type="spellStart"/>
      <w:r>
        <w:t>PC’s</w:t>
      </w:r>
      <w:proofErr w:type="spellEnd"/>
      <w:r>
        <w:t xml:space="preserve">, um para a rede Staff (comunicação interna) e outro para a rede </w:t>
      </w:r>
      <w:proofErr w:type="spellStart"/>
      <w:r>
        <w:t>Guest</w:t>
      </w:r>
      <w:proofErr w:type="spellEnd"/>
      <w:r>
        <w:t xml:space="preserve"> (comunicação com a rede fornecida pelo ISP).</w:t>
      </w:r>
    </w:p>
    <w:p w14:paraId="4B06E6F9" w14:textId="77777777" w:rsidR="00B23C86" w:rsidRDefault="00B23C86" w:rsidP="004C276D"/>
    <w:p w14:paraId="32AEF963" w14:textId="77777777" w:rsidR="00EC5C5C" w:rsidRDefault="00EC5C5C" w:rsidP="004C276D"/>
    <w:p w14:paraId="4C1DD60A" w14:textId="77777777" w:rsidR="00EC5C5C" w:rsidRDefault="00EC5C5C" w:rsidP="004C276D"/>
    <w:p w14:paraId="05B9C5D7" w14:textId="1BA61C5B" w:rsidR="00EC5C5C" w:rsidRDefault="00EC5C5C" w:rsidP="00B23C86">
      <w:pPr>
        <w:pStyle w:val="Ttulo"/>
        <w:outlineLvl w:val="0"/>
      </w:pPr>
      <w:bookmarkStart w:id="3" w:name="_Toc137045314"/>
      <w:r>
        <w:lastRenderedPageBreak/>
        <w:t>Plano de Endereçamento</w:t>
      </w:r>
      <w:bookmarkEnd w:id="3"/>
    </w:p>
    <w:p w14:paraId="0804DB7C" w14:textId="77777777" w:rsidR="00EC5C5C" w:rsidRDefault="00EC5C5C" w:rsidP="00EC5C5C">
      <w:pPr>
        <w:jc w:val="center"/>
      </w:pPr>
    </w:p>
    <w:p w14:paraId="5F0C341A" w14:textId="77777777" w:rsidR="00EC5C5C" w:rsidRDefault="00EC5C5C" w:rsidP="00EC5C5C">
      <w:pPr>
        <w:jc w:val="center"/>
      </w:pPr>
    </w:p>
    <w:p w14:paraId="5EBEB3D1" w14:textId="77777777" w:rsidR="00EC5C5C" w:rsidRDefault="00EC5C5C" w:rsidP="00EC5C5C">
      <w:pPr>
        <w:jc w:val="center"/>
      </w:pPr>
    </w:p>
    <w:p w14:paraId="4328DE7F" w14:textId="77777777" w:rsidR="00EC5C5C" w:rsidRDefault="00EC5C5C" w:rsidP="00EC5C5C">
      <w:pPr>
        <w:jc w:val="center"/>
      </w:pPr>
    </w:p>
    <w:p w14:paraId="3A2393C0" w14:textId="77777777" w:rsidR="00EC5C5C" w:rsidRDefault="00EC5C5C" w:rsidP="00EC5C5C">
      <w:pPr>
        <w:jc w:val="center"/>
      </w:pPr>
    </w:p>
    <w:p w14:paraId="7F9F1DA6" w14:textId="15E4D223" w:rsidR="00EC5C5C" w:rsidRDefault="00EC5C5C" w:rsidP="00EC5C5C">
      <w:r w:rsidRPr="00EC5C5C">
        <w:rPr>
          <w:sz w:val="22"/>
          <w:szCs w:val="22"/>
        </w:rPr>
        <w:t>T</w:t>
      </w:r>
      <w:r>
        <w:t xml:space="preserve">odos os </w:t>
      </w:r>
      <w:proofErr w:type="spellStart"/>
      <w:r>
        <w:t>PC’s</w:t>
      </w:r>
      <w:proofErr w:type="spellEnd"/>
      <w:r>
        <w:t xml:space="preserve"> têm IP através do DHCP</w:t>
      </w:r>
      <w:r w:rsidR="00680F70">
        <w:t>.</w:t>
      </w:r>
    </w:p>
    <w:p w14:paraId="6AC1983E" w14:textId="77777777" w:rsidR="00680F70" w:rsidRDefault="00680F70" w:rsidP="00EC5C5C"/>
    <w:p w14:paraId="66CC7E61" w14:textId="77777777" w:rsidR="00680F70" w:rsidRDefault="00680F70" w:rsidP="00EC5C5C"/>
    <w:p w14:paraId="6DB52163" w14:textId="77777777" w:rsidR="00EC5C5C" w:rsidRDefault="00EC5C5C" w:rsidP="00EC5C5C"/>
    <w:p w14:paraId="71B67F3B" w14:textId="77777777" w:rsidR="00680F70" w:rsidRDefault="00680F70" w:rsidP="00EC5C5C">
      <w:pPr>
        <w:rPr>
          <w:sz w:val="22"/>
          <w:szCs w:val="22"/>
        </w:rPr>
      </w:pPr>
      <w:r>
        <w:rPr>
          <w:noProof/>
          <w:sz w:val="22"/>
          <w:szCs w:val="22"/>
        </w:rPr>
        <w:drawing>
          <wp:inline distT="0" distB="0" distL="0" distR="0" wp14:anchorId="5023D58D" wp14:editId="2F3A0238">
            <wp:extent cx="5396230" cy="659765"/>
            <wp:effectExtent l="0" t="0" r="1270" b="635"/>
            <wp:docPr id="2030000294" name="Imagem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30000294" name="Imagem 2030000294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6230" cy="6597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B78933" w14:textId="77777777" w:rsidR="00680F70" w:rsidRDefault="00680F70" w:rsidP="00EC5C5C">
      <w:pPr>
        <w:rPr>
          <w:sz w:val="22"/>
          <w:szCs w:val="22"/>
        </w:rPr>
      </w:pPr>
    </w:p>
    <w:p w14:paraId="20B0EAD4" w14:textId="77777777" w:rsidR="00680F70" w:rsidRDefault="00680F70" w:rsidP="00EC5C5C">
      <w:pPr>
        <w:rPr>
          <w:sz w:val="22"/>
          <w:szCs w:val="22"/>
        </w:rPr>
      </w:pPr>
    </w:p>
    <w:p w14:paraId="35B0F461" w14:textId="77777777" w:rsidR="00680F70" w:rsidRDefault="00680F70" w:rsidP="00EC5C5C">
      <w:pPr>
        <w:rPr>
          <w:sz w:val="22"/>
          <w:szCs w:val="22"/>
        </w:rPr>
      </w:pPr>
      <w:r>
        <w:rPr>
          <w:noProof/>
          <w:sz w:val="22"/>
          <w:szCs w:val="22"/>
        </w:rPr>
        <w:drawing>
          <wp:inline distT="0" distB="0" distL="0" distR="0" wp14:anchorId="21FCA462" wp14:editId="64FE0094">
            <wp:extent cx="4079020" cy="922075"/>
            <wp:effectExtent l="0" t="0" r="0" b="5080"/>
            <wp:docPr id="899202076" name="Imagem 10" descr="Uma imagem com texto, captura de ecrã, Tipo de letra, número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99202076" name="Imagem 10" descr="Uma imagem com texto, captura de ecrã, Tipo de letra, número&#10;&#10;Descrição gerada automaticamente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15136" cy="93023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48DF60" w14:textId="77777777" w:rsidR="00680F70" w:rsidRDefault="00680F70" w:rsidP="00EC5C5C">
      <w:pPr>
        <w:rPr>
          <w:sz w:val="22"/>
          <w:szCs w:val="22"/>
        </w:rPr>
      </w:pPr>
    </w:p>
    <w:p w14:paraId="7FD712B9" w14:textId="77777777" w:rsidR="00680F70" w:rsidRDefault="00680F70" w:rsidP="00EC5C5C">
      <w:pPr>
        <w:rPr>
          <w:sz w:val="22"/>
          <w:szCs w:val="22"/>
        </w:rPr>
      </w:pPr>
    </w:p>
    <w:p w14:paraId="5BEB05E5" w14:textId="77777777" w:rsidR="00680F70" w:rsidRDefault="00680F70" w:rsidP="00EC5C5C">
      <w:pPr>
        <w:rPr>
          <w:sz w:val="22"/>
          <w:szCs w:val="22"/>
        </w:rPr>
      </w:pPr>
    </w:p>
    <w:p w14:paraId="0E1E11B0" w14:textId="609C014E" w:rsidR="00EC5C5C" w:rsidRDefault="00680F70" w:rsidP="00EC5C5C">
      <w:pPr>
        <w:rPr>
          <w:sz w:val="22"/>
          <w:szCs w:val="22"/>
        </w:rPr>
      </w:pPr>
      <w:r>
        <w:rPr>
          <w:noProof/>
          <w:sz w:val="22"/>
          <w:szCs w:val="22"/>
        </w:rPr>
        <w:drawing>
          <wp:inline distT="0" distB="0" distL="0" distR="0" wp14:anchorId="1E463F70" wp14:editId="3706F1FF">
            <wp:extent cx="2242268" cy="2862629"/>
            <wp:effectExtent l="0" t="0" r="5715" b="0"/>
            <wp:docPr id="1940010544" name="Imagem 11" descr="Uma imagem com texto, captura de ecrã, número, Tipo de letra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40010544" name="Imagem 11" descr="Uma imagem com texto, captura de ecrã, número, Tipo de letra&#10;&#10;Descrição gerada automaticamente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249016" cy="28712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4408B5" w14:textId="77777777" w:rsidR="00680F70" w:rsidRDefault="00680F70" w:rsidP="00EC5C5C">
      <w:pPr>
        <w:rPr>
          <w:sz w:val="22"/>
          <w:szCs w:val="22"/>
        </w:rPr>
      </w:pPr>
    </w:p>
    <w:p w14:paraId="42ACB004" w14:textId="77777777" w:rsidR="00680F70" w:rsidRDefault="00680F70" w:rsidP="00EC5C5C">
      <w:pPr>
        <w:rPr>
          <w:sz w:val="22"/>
          <w:szCs w:val="22"/>
        </w:rPr>
      </w:pPr>
    </w:p>
    <w:p w14:paraId="13C71A9D" w14:textId="77777777" w:rsidR="00680F70" w:rsidRDefault="00680F70" w:rsidP="00EC5C5C">
      <w:pPr>
        <w:rPr>
          <w:sz w:val="22"/>
          <w:szCs w:val="22"/>
        </w:rPr>
      </w:pPr>
    </w:p>
    <w:p w14:paraId="4473635D" w14:textId="77777777" w:rsidR="00680F70" w:rsidRDefault="00680F70" w:rsidP="00EC5C5C">
      <w:pPr>
        <w:rPr>
          <w:sz w:val="22"/>
          <w:szCs w:val="22"/>
        </w:rPr>
      </w:pPr>
    </w:p>
    <w:p w14:paraId="7D57BDB2" w14:textId="77777777" w:rsidR="00B23C86" w:rsidRDefault="00B23C86" w:rsidP="00EC5C5C">
      <w:pPr>
        <w:rPr>
          <w:sz w:val="22"/>
          <w:szCs w:val="22"/>
        </w:rPr>
      </w:pPr>
    </w:p>
    <w:p w14:paraId="3A00C4D0" w14:textId="77777777" w:rsidR="00680F70" w:rsidRDefault="00680F70" w:rsidP="00EC5C5C">
      <w:pPr>
        <w:rPr>
          <w:sz w:val="22"/>
          <w:szCs w:val="22"/>
        </w:rPr>
      </w:pPr>
    </w:p>
    <w:p w14:paraId="2AA537A9" w14:textId="77777777" w:rsidR="00B23C86" w:rsidRDefault="00B23C86" w:rsidP="00EC5C5C">
      <w:pPr>
        <w:rPr>
          <w:sz w:val="22"/>
          <w:szCs w:val="22"/>
        </w:rPr>
      </w:pPr>
    </w:p>
    <w:p w14:paraId="37008626" w14:textId="77777777" w:rsidR="00B23C86" w:rsidRDefault="00B23C86" w:rsidP="00EC5C5C">
      <w:pPr>
        <w:rPr>
          <w:sz w:val="22"/>
          <w:szCs w:val="22"/>
        </w:rPr>
      </w:pPr>
    </w:p>
    <w:p w14:paraId="3A0054E1" w14:textId="77777777" w:rsidR="00B23C86" w:rsidRDefault="00B23C86" w:rsidP="00EC5C5C">
      <w:pPr>
        <w:rPr>
          <w:sz w:val="22"/>
          <w:szCs w:val="22"/>
        </w:rPr>
      </w:pPr>
    </w:p>
    <w:p w14:paraId="773AB057" w14:textId="77777777" w:rsidR="00B23C86" w:rsidRDefault="00B23C86" w:rsidP="00EC5C5C">
      <w:pPr>
        <w:rPr>
          <w:sz w:val="22"/>
          <w:szCs w:val="22"/>
        </w:rPr>
      </w:pPr>
    </w:p>
    <w:p w14:paraId="5B39E9AC" w14:textId="54AA36C8" w:rsidR="00680F70" w:rsidRDefault="007225BB" w:rsidP="00B23C86">
      <w:pPr>
        <w:pStyle w:val="Ttulo"/>
        <w:outlineLvl w:val="0"/>
      </w:pPr>
      <w:bookmarkStart w:id="4" w:name="_Toc137045315"/>
      <w:r>
        <w:t>Implementações</w:t>
      </w:r>
      <w:bookmarkEnd w:id="4"/>
    </w:p>
    <w:p w14:paraId="7040E613" w14:textId="77777777" w:rsidR="00680F70" w:rsidRDefault="00680F70" w:rsidP="00EC5C5C">
      <w:pPr>
        <w:rPr>
          <w:sz w:val="22"/>
          <w:szCs w:val="22"/>
        </w:rPr>
      </w:pPr>
    </w:p>
    <w:p w14:paraId="6FC2D473" w14:textId="210474C5" w:rsidR="00680F70" w:rsidRPr="00B23C86" w:rsidRDefault="00680F70" w:rsidP="00B23C86">
      <w:pPr>
        <w:pStyle w:val="Subttulo"/>
        <w:outlineLvl w:val="1"/>
        <w:rPr>
          <w:sz w:val="32"/>
          <w:szCs w:val="32"/>
        </w:rPr>
      </w:pPr>
      <w:bookmarkStart w:id="5" w:name="_Toc137045316"/>
      <w:r w:rsidRPr="00B23C86">
        <w:rPr>
          <w:sz w:val="32"/>
          <w:szCs w:val="32"/>
        </w:rPr>
        <w:t>TFTP</w:t>
      </w:r>
      <w:bookmarkEnd w:id="5"/>
    </w:p>
    <w:p w14:paraId="163F77C8" w14:textId="77777777" w:rsidR="00680F70" w:rsidRDefault="00680F70" w:rsidP="00680F70">
      <w:pPr>
        <w:jc w:val="center"/>
        <w:rPr>
          <w:sz w:val="32"/>
          <w:szCs w:val="32"/>
        </w:rPr>
      </w:pPr>
    </w:p>
    <w:p w14:paraId="1A4FBE80" w14:textId="77777777" w:rsidR="00680F70" w:rsidRDefault="00680F70" w:rsidP="00680F70">
      <w:r>
        <w:t xml:space="preserve">Para realizar transferência de arquivos utilizando TFTP de um cliente para um servidor utilizei o meu Computador (servidor) com a ferramenta </w:t>
      </w:r>
      <w:proofErr w:type="spellStart"/>
      <w:r>
        <w:t>PumpKIN</w:t>
      </w:r>
      <w:proofErr w:type="spellEnd"/>
      <w:r>
        <w:t xml:space="preserve">, e o cliente é por exemplo o router Comercial dentro de uma máquina virtual </w:t>
      </w:r>
      <w:proofErr w:type="spellStart"/>
      <w:r>
        <w:t>LinuxMATE</w:t>
      </w:r>
      <w:proofErr w:type="spellEnd"/>
      <w:r>
        <w:t>.</w:t>
      </w:r>
    </w:p>
    <w:p w14:paraId="6DC0B2E1" w14:textId="2B0FDAF5" w:rsidR="00680F70" w:rsidRDefault="00680F70" w:rsidP="00680F70">
      <w:r>
        <w:rPr>
          <w:noProof/>
        </w:rPr>
        <w:drawing>
          <wp:inline distT="0" distB="0" distL="0" distR="0" wp14:anchorId="415D4C7F" wp14:editId="7E660662">
            <wp:extent cx="5396230" cy="3623945"/>
            <wp:effectExtent l="0" t="0" r="1270" b="0"/>
            <wp:docPr id="1231954219" name="Imagem 12" descr="Uma imagem com texto, captura de ecrã, software, Sistema operativo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31954219" name="Imagem 12" descr="Uma imagem com texto, captura de ecrã, software, Sistema operativo&#10;&#10;Descrição gerada automaticamente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6230" cy="36239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8202CE" w14:textId="302B17B2" w:rsidR="00680F70" w:rsidRDefault="00680F70" w:rsidP="00680F70">
      <w:r>
        <w:t xml:space="preserve">Coloco o programa a ouvir qualquer endereço, e a porta fica 69 pois é a </w:t>
      </w:r>
      <w:proofErr w:type="spellStart"/>
      <w:r>
        <w:t>pre-definida</w:t>
      </w:r>
      <w:proofErr w:type="spellEnd"/>
      <w:r w:rsidR="004317F4">
        <w:t>.</w:t>
      </w:r>
    </w:p>
    <w:p w14:paraId="11EA1B3E" w14:textId="77777777" w:rsidR="004317F4" w:rsidRDefault="004317F4" w:rsidP="00680F70"/>
    <w:p w14:paraId="5FF74933" w14:textId="066D490A" w:rsidR="004317F4" w:rsidRDefault="004317F4" w:rsidP="00680F70">
      <w:r>
        <w:t>Depois de verificar o meu IP, tento com o cliente enviar a copia da configuração start-up do router Comercial.</w:t>
      </w:r>
    </w:p>
    <w:p w14:paraId="19E31105" w14:textId="76F6E3D6" w:rsidR="004317F4" w:rsidRDefault="004317F4" w:rsidP="00680F70">
      <w:r>
        <w:rPr>
          <w:noProof/>
        </w:rPr>
        <w:drawing>
          <wp:inline distT="0" distB="0" distL="0" distR="0" wp14:anchorId="234C0D46" wp14:editId="09895157">
            <wp:extent cx="5396230" cy="1977390"/>
            <wp:effectExtent l="0" t="0" r="1270" b="3810"/>
            <wp:docPr id="1457375817" name="Imagem 14" descr="Uma imagem com texto, software, captura de ecrã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57375817" name="Imagem 14" descr="Uma imagem com texto, software, captura de ecrã&#10;&#10;Descrição gerada automaticamente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6230" cy="19773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F2E42F" w14:textId="77777777" w:rsidR="004317F4" w:rsidRDefault="004317F4" w:rsidP="00680F70"/>
    <w:p w14:paraId="1F6C97D7" w14:textId="77777777" w:rsidR="004317F4" w:rsidRDefault="004317F4" w:rsidP="00680F70"/>
    <w:p w14:paraId="2AFC49AC" w14:textId="45B5F5E8" w:rsidR="004317F4" w:rsidRDefault="004317F4" w:rsidP="00680F70">
      <w:r>
        <w:rPr>
          <w:noProof/>
        </w:rPr>
        <w:lastRenderedPageBreak/>
        <w:drawing>
          <wp:inline distT="0" distB="0" distL="0" distR="0" wp14:anchorId="70A7AE54" wp14:editId="1566C1AD">
            <wp:extent cx="5396230" cy="819785"/>
            <wp:effectExtent l="0" t="0" r="1270" b="5715"/>
            <wp:docPr id="306420733" name="Imagem 13" descr="Uma imagem com texto, captura de ecrã, Tipo de letra, algebra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6420733" name="Imagem 13" descr="Uma imagem com texto, captura de ecrã, Tipo de letra, algebra&#10;&#10;Descrição gerada automaticamente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6230" cy="8197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33CDDDB" w14:textId="77777777" w:rsidR="004317F4" w:rsidRDefault="004317F4" w:rsidP="00680F70"/>
    <w:p w14:paraId="00387106" w14:textId="6B48626D" w:rsidR="004317F4" w:rsidRDefault="004317F4" w:rsidP="00680F70">
      <w:r>
        <w:t>O ficheiro foi recebido com sucesso!</w:t>
      </w:r>
    </w:p>
    <w:p w14:paraId="1921E2EA" w14:textId="77777777" w:rsidR="004317F4" w:rsidRDefault="004317F4" w:rsidP="00680F70"/>
    <w:p w14:paraId="6F6DB392" w14:textId="0DEB23C3" w:rsidR="004317F4" w:rsidRDefault="004317F4" w:rsidP="00680F70">
      <w:r>
        <w:rPr>
          <w:noProof/>
        </w:rPr>
        <w:drawing>
          <wp:inline distT="0" distB="0" distL="0" distR="0" wp14:anchorId="10C7BA2C" wp14:editId="3646D25F">
            <wp:extent cx="5396230" cy="3748405"/>
            <wp:effectExtent l="0" t="0" r="1270" b="0"/>
            <wp:docPr id="1797196159" name="Imagem 15" descr="Uma imagem com texto, captura de ecrã, software, computador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97196159" name="Imagem 15" descr="Uma imagem com texto, captura de ecrã, software, computador&#10;&#10;Descrição gerada automaticamente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6230" cy="37484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D1BA45" w14:textId="77777777" w:rsidR="004317F4" w:rsidRDefault="004317F4" w:rsidP="00680F70"/>
    <w:p w14:paraId="0A3B9AB5" w14:textId="7226B5DC" w:rsidR="004317F4" w:rsidRDefault="004317F4" w:rsidP="00680F70">
      <w:r>
        <w:rPr>
          <w:noProof/>
        </w:rPr>
        <w:drawing>
          <wp:inline distT="0" distB="0" distL="0" distR="0" wp14:anchorId="521BB7A0" wp14:editId="6632E482">
            <wp:extent cx="3935896" cy="2947523"/>
            <wp:effectExtent l="0" t="0" r="1270" b="0"/>
            <wp:docPr id="114884239" name="Imagem 16" descr="Uma imagem com texto, computador, software, captura de ecrã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4884239" name="Imagem 16" descr="Uma imagem com texto, computador, software, captura de ecrã&#10;&#10;Descrição gerada automaticamente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49921" cy="295802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3003BD" w14:textId="77777777" w:rsidR="004317F4" w:rsidRDefault="004317F4" w:rsidP="00680F70"/>
    <w:p w14:paraId="3C0833E2" w14:textId="2CF75E7C" w:rsidR="004317F4" w:rsidRDefault="004317F4" w:rsidP="00680F70">
      <w:r>
        <w:t>Mostrando assim que é possível existir transferência de ficheiros entre um cliente e um Servidor através de TFTP.</w:t>
      </w:r>
    </w:p>
    <w:p w14:paraId="681BC4D8" w14:textId="77777777" w:rsidR="004317F4" w:rsidRDefault="004317F4" w:rsidP="00680F70"/>
    <w:p w14:paraId="2AF21D64" w14:textId="77777777" w:rsidR="004317F4" w:rsidRDefault="004317F4" w:rsidP="00680F70"/>
    <w:p w14:paraId="2BC9FC18" w14:textId="2195105B" w:rsidR="004317F4" w:rsidRPr="00B23C86" w:rsidRDefault="004317F4" w:rsidP="00B23C86">
      <w:pPr>
        <w:pStyle w:val="Subttulo"/>
        <w:outlineLvl w:val="1"/>
        <w:rPr>
          <w:sz w:val="32"/>
          <w:szCs w:val="32"/>
        </w:rPr>
      </w:pPr>
      <w:bookmarkStart w:id="6" w:name="_Toc137045317"/>
      <w:r w:rsidRPr="00B23C86">
        <w:rPr>
          <w:sz w:val="32"/>
          <w:szCs w:val="32"/>
        </w:rPr>
        <w:t>DHCP</w:t>
      </w:r>
      <w:bookmarkEnd w:id="6"/>
    </w:p>
    <w:p w14:paraId="38195E64" w14:textId="77777777" w:rsidR="004317F4" w:rsidRDefault="004317F4" w:rsidP="004317F4">
      <w:pPr>
        <w:jc w:val="center"/>
        <w:rPr>
          <w:sz w:val="32"/>
          <w:szCs w:val="32"/>
        </w:rPr>
      </w:pPr>
    </w:p>
    <w:p w14:paraId="7B36F277" w14:textId="77777777" w:rsidR="004317F4" w:rsidRDefault="004317F4" w:rsidP="004317F4">
      <w:pPr>
        <w:jc w:val="center"/>
        <w:rPr>
          <w:sz w:val="32"/>
          <w:szCs w:val="32"/>
        </w:rPr>
      </w:pPr>
    </w:p>
    <w:p w14:paraId="66ED895C" w14:textId="460D3E38" w:rsidR="004317F4" w:rsidRDefault="004317F4" w:rsidP="004317F4">
      <w:r>
        <w:rPr>
          <w:noProof/>
        </w:rPr>
        <w:drawing>
          <wp:inline distT="0" distB="0" distL="0" distR="0" wp14:anchorId="0518BD5E" wp14:editId="6AAED37D">
            <wp:extent cx="5396230" cy="6704330"/>
            <wp:effectExtent l="0" t="0" r="1270" b="1270"/>
            <wp:docPr id="368089101" name="Imagem 17" descr="Uma imagem com texto, captura de ecrã, Tipo de letra, documento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8089101" name="Imagem 17" descr="Uma imagem com texto, captura de ecrã, Tipo de letra, documento&#10;&#10;Descrição gerada automaticamente"/>
                    <pic:cNvPicPr/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6230" cy="67043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6B7C5E" w14:textId="77777777" w:rsidR="00B77F9E" w:rsidRDefault="00B77F9E" w:rsidP="004317F4"/>
    <w:p w14:paraId="75128E54" w14:textId="77777777" w:rsidR="00B77F9E" w:rsidRDefault="00B77F9E" w:rsidP="004317F4"/>
    <w:p w14:paraId="50B7B9A9" w14:textId="77777777" w:rsidR="00B77F9E" w:rsidRDefault="00B77F9E" w:rsidP="004317F4"/>
    <w:p w14:paraId="2F2975F1" w14:textId="77777777" w:rsidR="00B77F9E" w:rsidRDefault="00B77F9E" w:rsidP="004317F4"/>
    <w:p w14:paraId="2D275564" w14:textId="77777777" w:rsidR="00B77F9E" w:rsidRDefault="00B77F9E" w:rsidP="004317F4"/>
    <w:p w14:paraId="7D466D6C" w14:textId="77777777" w:rsidR="00B77F9E" w:rsidRDefault="00B77F9E" w:rsidP="004317F4"/>
    <w:p w14:paraId="74E9BFB7" w14:textId="71E83FAE" w:rsidR="00B77F9E" w:rsidRPr="00B23C86" w:rsidRDefault="00B77F9E" w:rsidP="00B23C86">
      <w:pPr>
        <w:pStyle w:val="Subttulo"/>
        <w:outlineLvl w:val="1"/>
        <w:rPr>
          <w:sz w:val="32"/>
          <w:szCs w:val="32"/>
        </w:rPr>
      </w:pPr>
      <w:bookmarkStart w:id="7" w:name="_Toc137045318"/>
      <w:r w:rsidRPr="00B23C86">
        <w:rPr>
          <w:sz w:val="32"/>
          <w:szCs w:val="32"/>
        </w:rPr>
        <w:t>OSPF</w:t>
      </w:r>
      <w:bookmarkEnd w:id="7"/>
    </w:p>
    <w:p w14:paraId="7D972236" w14:textId="77777777" w:rsidR="00B77F9E" w:rsidRDefault="00B77F9E" w:rsidP="00B77F9E">
      <w:pPr>
        <w:jc w:val="center"/>
        <w:rPr>
          <w:sz w:val="32"/>
          <w:szCs w:val="32"/>
        </w:rPr>
      </w:pPr>
    </w:p>
    <w:p w14:paraId="4A6EADC8" w14:textId="77777777" w:rsidR="00B77F9E" w:rsidRDefault="00B77F9E" w:rsidP="00B77F9E">
      <w:pPr>
        <w:jc w:val="center"/>
        <w:rPr>
          <w:sz w:val="32"/>
          <w:szCs w:val="32"/>
        </w:rPr>
      </w:pPr>
    </w:p>
    <w:p w14:paraId="0E87582A" w14:textId="15AE03F0" w:rsidR="00B77F9E" w:rsidRPr="00B77F9E" w:rsidRDefault="00B77F9E" w:rsidP="00B77F9E">
      <w:r>
        <w:t>Router Comercial:</w:t>
      </w:r>
    </w:p>
    <w:p w14:paraId="2BC95496" w14:textId="0394407D" w:rsidR="00B77F9E" w:rsidRDefault="00B77F9E" w:rsidP="00B77F9E">
      <w:pPr>
        <w:rPr>
          <w:sz w:val="32"/>
          <w:szCs w:val="32"/>
        </w:rPr>
      </w:pPr>
      <w:r>
        <w:rPr>
          <w:noProof/>
        </w:rPr>
        <w:drawing>
          <wp:inline distT="0" distB="0" distL="0" distR="0" wp14:anchorId="697ABD45" wp14:editId="58BE8DB1">
            <wp:extent cx="3840480" cy="1378163"/>
            <wp:effectExtent l="0" t="0" r="0" b="6350"/>
            <wp:docPr id="788822370" name="Imagem 18" descr="Uma imagem com texto, captura de ecrã, Tipo de letra, número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88822370" name="Imagem 18" descr="Uma imagem com texto, captura de ecrã, Tipo de letra, número&#10;&#10;Descrição gerada automaticamente"/>
                    <pic:cNvPicPr/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58192" cy="13845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02FF64" w14:textId="77777777" w:rsidR="00B77F9E" w:rsidRDefault="00B77F9E" w:rsidP="00B77F9E">
      <w:pPr>
        <w:rPr>
          <w:sz w:val="32"/>
          <w:szCs w:val="32"/>
        </w:rPr>
      </w:pPr>
    </w:p>
    <w:p w14:paraId="2D9F72B0" w14:textId="276C488C" w:rsidR="00B77F9E" w:rsidRPr="00B77F9E" w:rsidRDefault="00B77F9E" w:rsidP="00B77F9E">
      <w:pPr>
        <w:rPr>
          <w:sz w:val="21"/>
          <w:szCs w:val="21"/>
        </w:rPr>
      </w:pPr>
      <w:r w:rsidRPr="00B77F9E">
        <w:t>Router Engenharia</w:t>
      </w:r>
    </w:p>
    <w:p w14:paraId="7F7ACE1A" w14:textId="77777777" w:rsidR="00B77F9E" w:rsidRDefault="00B77F9E" w:rsidP="00B77F9E">
      <w:r>
        <w:rPr>
          <w:noProof/>
        </w:rPr>
        <w:drawing>
          <wp:inline distT="0" distB="0" distL="0" distR="0" wp14:anchorId="71F1960D" wp14:editId="09CCA479">
            <wp:extent cx="3840480" cy="1378163"/>
            <wp:effectExtent l="0" t="0" r="0" b="6350"/>
            <wp:docPr id="1055916572" name="Imagem 19" descr="Uma imagem com texto, captura de ecrã, Tipo de letra, número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55916572" name="Imagem 19" descr="Uma imagem com texto, captura de ecrã, Tipo de letra, número&#10;&#10;Descrição gerada automaticamente"/>
                    <pic:cNvPicPr/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80678" cy="13925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B5C64D" w14:textId="77777777" w:rsidR="00B77F9E" w:rsidRDefault="00B77F9E" w:rsidP="00B77F9E"/>
    <w:p w14:paraId="651F089B" w14:textId="50B179ED" w:rsidR="00B77F9E" w:rsidRDefault="00B77F9E" w:rsidP="00B77F9E">
      <w:r>
        <w:t xml:space="preserve">Router </w:t>
      </w:r>
      <w:proofErr w:type="spellStart"/>
      <w:r>
        <w:t>Datacenter</w:t>
      </w:r>
      <w:proofErr w:type="spellEnd"/>
      <w:r>
        <w:t>:</w:t>
      </w:r>
    </w:p>
    <w:p w14:paraId="51579D34" w14:textId="77777777" w:rsidR="00B77F9E" w:rsidRDefault="00B77F9E" w:rsidP="00B77F9E">
      <w:r>
        <w:rPr>
          <w:noProof/>
        </w:rPr>
        <w:drawing>
          <wp:inline distT="0" distB="0" distL="0" distR="0" wp14:anchorId="46292250" wp14:editId="6F38C0FF">
            <wp:extent cx="3673503" cy="1318243"/>
            <wp:effectExtent l="0" t="0" r="0" b="3175"/>
            <wp:docPr id="659110553" name="Imagem 20" descr="Uma imagem com texto, captura de ecrã, Tipo de letra, número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59110553" name="Imagem 20" descr="Uma imagem com texto, captura de ecrã, Tipo de letra, número&#10;&#10;Descrição gerada automaticamente"/>
                    <pic:cNvPicPr/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10296" cy="133144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0C4A11" w14:textId="6F667467" w:rsidR="00B77F9E" w:rsidRDefault="00B77F9E" w:rsidP="00B77F9E">
      <w:r>
        <w:t>Router ISP:</w:t>
      </w:r>
    </w:p>
    <w:p w14:paraId="4FE92A48" w14:textId="77777777" w:rsidR="00B77F9E" w:rsidRDefault="00B77F9E" w:rsidP="00B77F9E"/>
    <w:p w14:paraId="605981C8" w14:textId="439F4CF1" w:rsidR="00B77F9E" w:rsidRDefault="00B77F9E" w:rsidP="00B77F9E">
      <w:r>
        <w:rPr>
          <w:noProof/>
        </w:rPr>
        <w:drawing>
          <wp:inline distT="0" distB="0" distL="0" distR="0" wp14:anchorId="13C5402D" wp14:editId="056BD523">
            <wp:extent cx="3840480" cy="1378163"/>
            <wp:effectExtent l="0" t="0" r="0" b="6350"/>
            <wp:docPr id="1141131721" name="Imagem 21" descr="Uma imagem com texto, captura de ecrã, Tipo de letra, número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41131721" name="Imagem 21" descr="Uma imagem com texto, captura de ecrã, Tipo de letra, número&#10;&#10;Descrição gerada automaticamente"/>
                    <pic:cNvPicPr/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61818" cy="13858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100805" w14:textId="77777777" w:rsidR="00B77F9E" w:rsidRDefault="00B77F9E" w:rsidP="00B77F9E"/>
    <w:p w14:paraId="64F47412" w14:textId="77777777" w:rsidR="00B77F9E" w:rsidRDefault="00B77F9E" w:rsidP="00B77F9E"/>
    <w:p w14:paraId="0BD97FD9" w14:textId="77777777" w:rsidR="00B77F9E" w:rsidRDefault="00B77F9E" w:rsidP="00B77F9E"/>
    <w:p w14:paraId="539CC904" w14:textId="77777777" w:rsidR="00B77F9E" w:rsidRDefault="00B77F9E" w:rsidP="00B77F9E"/>
    <w:p w14:paraId="4BEA82A6" w14:textId="77777777" w:rsidR="00B77F9E" w:rsidRDefault="00B77F9E" w:rsidP="00B77F9E"/>
    <w:p w14:paraId="4F0983C1" w14:textId="77777777" w:rsidR="00B77F9E" w:rsidRDefault="00B77F9E" w:rsidP="00B77F9E"/>
    <w:p w14:paraId="0145E63A" w14:textId="77777777" w:rsidR="00B77F9E" w:rsidRDefault="00B77F9E" w:rsidP="00B77F9E"/>
    <w:p w14:paraId="51A2CB39" w14:textId="0F10E99B" w:rsidR="00B77F9E" w:rsidRDefault="00B77F9E" w:rsidP="00B23C86">
      <w:pPr>
        <w:pStyle w:val="Ttulo"/>
        <w:outlineLvl w:val="0"/>
      </w:pPr>
      <w:bookmarkStart w:id="8" w:name="_Toc137045319"/>
      <w:r w:rsidRPr="00B77F9E">
        <w:t>Análise de Resultados</w:t>
      </w:r>
      <w:bookmarkEnd w:id="8"/>
    </w:p>
    <w:p w14:paraId="75F0E0D3" w14:textId="77777777" w:rsidR="00B77F9E" w:rsidRDefault="00B77F9E" w:rsidP="00B77F9E">
      <w:pPr>
        <w:jc w:val="center"/>
        <w:rPr>
          <w:sz w:val="32"/>
          <w:szCs w:val="32"/>
        </w:rPr>
      </w:pPr>
    </w:p>
    <w:p w14:paraId="267CCA28" w14:textId="77777777" w:rsidR="00B77F9E" w:rsidRDefault="00B77F9E" w:rsidP="00B77F9E">
      <w:pPr>
        <w:jc w:val="center"/>
        <w:rPr>
          <w:sz w:val="32"/>
          <w:szCs w:val="32"/>
        </w:rPr>
      </w:pPr>
    </w:p>
    <w:p w14:paraId="48FE2444" w14:textId="77777777" w:rsidR="00B77F9E" w:rsidRDefault="00B77F9E" w:rsidP="00B77F9E">
      <w:pPr>
        <w:jc w:val="center"/>
        <w:rPr>
          <w:sz w:val="32"/>
          <w:szCs w:val="32"/>
        </w:rPr>
      </w:pPr>
    </w:p>
    <w:p w14:paraId="30DF83CA" w14:textId="77777777" w:rsidR="006D6BEB" w:rsidRDefault="00B77F9E" w:rsidP="00B77F9E">
      <w:r>
        <w:t>A configuração da rede</w:t>
      </w:r>
      <w:r w:rsidR="006D6BEB">
        <w:t xml:space="preserve"> e a sua subdivisão como pretendido no </w:t>
      </w:r>
      <w:proofErr w:type="spellStart"/>
      <w:r w:rsidR="006D6BEB">
        <w:t>Miniprojeto</w:t>
      </w:r>
      <w:proofErr w:type="spellEnd"/>
      <w:r w:rsidR="006D6BEB">
        <w:t xml:space="preserve"> correram como esperado, os três departamentos estão adequadamente configurados e com conectividade (tanto internamente como com a internet devido ao ISP).</w:t>
      </w:r>
    </w:p>
    <w:p w14:paraId="01D49341" w14:textId="77777777" w:rsidR="006D6BEB" w:rsidRDefault="006D6BEB" w:rsidP="00B77F9E"/>
    <w:p w14:paraId="536347ED" w14:textId="54FF91EB" w:rsidR="006D6BEB" w:rsidRDefault="006D6BEB" w:rsidP="00B77F9E">
      <w:r>
        <w:t xml:space="preserve">O DHCP funciona, pois, todos os </w:t>
      </w:r>
      <w:proofErr w:type="spellStart"/>
      <w:r>
        <w:t>PC’s</w:t>
      </w:r>
      <w:proofErr w:type="spellEnd"/>
      <w:r>
        <w:t xml:space="preserve"> têm </w:t>
      </w:r>
      <w:proofErr w:type="spellStart"/>
      <w:r>
        <w:t>ip</w:t>
      </w:r>
      <w:proofErr w:type="spellEnd"/>
      <w:r>
        <w:t xml:space="preserve"> após realizarem o comendo “</w:t>
      </w:r>
      <w:proofErr w:type="spellStart"/>
      <w:r>
        <w:t>ip</w:t>
      </w:r>
      <w:proofErr w:type="spellEnd"/>
      <w:r>
        <w:t xml:space="preserve"> </w:t>
      </w:r>
      <w:proofErr w:type="spellStart"/>
      <w:r>
        <w:t>dhcp</w:t>
      </w:r>
      <w:proofErr w:type="spellEnd"/>
      <w:r>
        <w:t>”.</w:t>
      </w:r>
    </w:p>
    <w:p w14:paraId="4907A5B9" w14:textId="77777777" w:rsidR="006D6BEB" w:rsidRDefault="006D6BEB" w:rsidP="00B77F9E"/>
    <w:p w14:paraId="29DE2EE3" w14:textId="7FBFC602" w:rsidR="00B77F9E" w:rsidRDefault="006D6BEB" w:rsidP="00B77F9E">
      <w:r>
        <w:t xml:space="preserve">A transferência de arquivos via TFTP também funciona como esperado. Temos sempre de nos lembrar de desligar a firewall para não haver problemas. </w:t>
      </w:r>
    </w:p>
    <w:p w14:paraId="378A9201" w14:textId="77777777" w:rsidR="006D6BEB" w:rsidRDefault="006D6BEB" w:rsidP="00B77F9E"/>
    <w:p w14:paraId="35CE6E45" w14:textId="6AD4B08F" w:rsidR="006D6BEB" w:rsidRDefault="006D6BEB" w:rsidP="00B77F9E">
      <w:r>
        <w:t>O OSPF permitiu a comunicação entre os diferentes departamentos.</w:t>
      </w:r>
    </w:p>
    <w:p w14:paraId="45B7DF4D" w14:textId="77777777" w:rsidR="006D6BEB" w:rsidRDefault="006D6BEB" w:rsidP="00B77F9E"/>
    <w:p w14:paraId="711A28B9" w14:textId="271F61C3" w:rsidR="006D6BEB" w:rsidRDefault="006D6BEB" w:rsidP="00B77F9E">
      <w:r>
        <w:t>A rede é estável mesmo ocorrendo um erro num dos departamentos devido à topologia em estrela.</w:t>
      </w:r>
    </w:p>
    <w:p w14:paraId="765C1A69" w14:textId="77777777" w:rsidR="006D6BEB" w:rsidRDefault="006D6BEB" w:rsidP="00B77F9E"/>
    <w:p w14:paraId="0A11F3CF" w14:textId="77777777" w:rsidR="006D6BEB" w:rsidRDefault="006D6BEB" w:rsidP="00B77F9E"/>
    <w:p w14:paraId="6E167329" w14:textId="77777777" w:rsidR="006D6BEB" w:rsidRDefault="006D6BEB" w:rsidP="00B77F9E"/>
    <w:p w14:paraId="186C086F" w14:textId="3C5635F1" w:rsidR="006D6BEB" w:rsidRDefault="006D6BEB" w:rsidP="00B23C86">
      <w:pPr>
        <w:pStyle w:val="Ttulo"/>
        <w:outlineLvl w:val="0"/>
      </w:pPr>
      <w:bookmarkStart w:id="9" w:name="_Toc137045320"/>
      <w:r>
        <w:t>Conclusão</w:t>
      </w:r>
      <w:bookmarkEnd w:id="9"/>
    </w:p>
    <w:p w14:paraId="4EAB39A8" w14:textId="77777777" w:rsidR="006D6BEB" w:rsidRDefault="006D6BEB" w:rsidP="006D6BEB">
      <w:pPr>
        <w:jc w:val="center"/>
        <w:rPr>
          <w:sz w:val="32"/>
          <w:szCs w:val="32"/>
        </w:rPr>
      </w:pPr>
    </w:p>
    <w:p w14:paraId="7D8A2D4B" w14:textId="77777777" w:rsidR="006D6BEB" w:rsidRDefault="006D6BEB" w:rsidP="006D6BEB">
      <w:r>
        <w:t xml:space="preserve">Em suma, penso que este miniprojecto nos faz entender verdadeiramente como é que funciona toda a configuração de uma rede de uma empresa para que tudo seja minimamente funcional. Desde escolher uma boa topologia, fazer sub-redes dependendo a necessidade, fazer todo o roteamento através do </w:t>
      </w:r>
      <w:proofErr w:type="spellStart"/>
      <w:r>
        <w:t>ospf</w:t>
      </w:r>
      <w:proofErr w:type="spellEnd"/>
      <w:r>
        <w:t>.</w:t>
      </w:r>
    </w:p>
    <w:p w14:paraId="11F26D16" w14:textId="35C9B78F" w:rsidR="006D6BEB" w:rsidRDefault="006D6BEB" w:rsidP="006D6BEB"/>
    <w:p w14:paraId="5338D6BB" w14:textId="70ED87D0" w:rsidR="006D6BEB" w:rsidRDefault="006D6BEB" w:rsidP="006D6BEB">
      <w:r>
        <w:t xml:space="preserve">O </w:t>
      </w:r>
      <w:proofErr w:type="gramStart"/>
      <w:r w:rsidR="003E6371">
        <w:t>resultado</w:t>
      </w:r>
      <w:r>
        <w:t xml:space="preserve"> </w:t>
      </w:r>
      <w:r w:rsidR="003E6371">
        <w:t>final</w:t>
      </w:r>
      <w:proofErr w:type="gramEnd"/>
      <w:r w:rsidR="003E6371">
        <w:t xml:space="preserve"> </w:t>
      </w:r>
      <w:r>
        <w:t>do meu mini projeto é uma rede pronta para comunicação tanto interiormente como exteriormente, simples e funcional.</w:t>
      </w:r>
    </w:p>
    <w:p w14:paraId="48A98642" w14:textId="77777777" w:rsidR="006D6BEB" w:rsidRDefault="006D6BEB" w:rsidP="006D6BEB"/>
    <w:p w14:paraId="0034B1BC" w14:textId="77777777" w:rsidR="006D6BEB" w:rsidRDefault="006D6BEB" w:rsidP="006D6BEB"/>
    <w:p w14:paraId="269CF6F6" w14:textId="77777777" w:rsidR="006D6BEB" w:rsidRDefault="006D6BEB" w:rsidP="006D6BEB"/>
    <w:p w14:paraId="18B61622" w14:textId="77777777" w:rsidR="006D6BEB" w:rsidRDefault="006D6BEB" w:rsidP="006D6BEB"/>
    <w:p w14:paraId="55594BE9" w14:textId="77777777" w:rsidR="006D6BEB" w:rsidRDefault="006D6BEB" w:rsidP="006D6BEB"/>
    <w:p w14:paraId="7660057A" w14:textId="77777777" w:rsidR="006D6BEB" w:rsidRDefault="006D6BEB" w:rsidP="006D6BEB"/>
    <w:p w14:paraId="481276EA" w14:textId="77777777" w:rsidR="003E6371" w:rsidRDefault="003E6371" w:rsidP="006D6BEB"/>
    <w:p w14:paraId="596124D7" w14:textId="77777777" w:rsidR="003E6371" w:rsidRDefault="003E6371" w:rsidP="006D6BEB"/>
    <w:p w14:paraId="6D6255E7" w14:textId="77777777" w:rsidR="003E6371" w:rsidRDefault="003E6371" w:rsidP="006D6BEB"/>
    <w:p w14:paraId="6DCB536D" w14:textId="77777777" w:rsidR="003E6371" w:rsidRDefault="003E6371" w:rsidP="006D6BEB"/>
    <w:p w14:paraId="0C991F04" w14:textId="77777777" w:rsidR="003E6371" w:rsidRDefault="003E6371" w:rsidP="006D6BEB"/>
    <w:p w14:paraId="7C23EFB4" w14:textId="77777777" w:rsidR="003E6371" w:rsidRDefault="003E6371" w:rsidP="006D6BEB"/>
    <w:p w14:paraId="379F1C86" w14:textId="77777777" w:rsidR="003E6371" w:rsidRDefault="003E6371" w:rsidP="006D6BEB"/>
    <w:p w14:paraId="5D247E9B" w14:textId="77777777" w:rsidR="003E6371" w:rsidRDefault="003E6371" w:rsidP="006D6BEB"/>
    <w:p w14:paraId="671D721D" w14:textId="77777777" w:rsidR="003E6371" w:rsidRDefault="003E6371" w:rsidP="006D6BEB"/>
    <w:p w14:paraId="402E539D" w14:textId="77777777" w:rsidR="003E6371" w:rsidRDefault="003E6371" w:rsidP="006D6BEB"/>
    <w:p w14:paraId="63BB5D7E" w14:textId="7A32C698" w:rsidR="003E6371" w:rsidRDefault="003E6371" w:rsidP="00B23C86">
      <w:pPr>
        <w:pStyle w:val="Ttulo"/>
        <w:outlineLvl w:val="0"/>
      </w:pPr>
      <w:bookmarkStart w:id="10" w:name="_Toc137045321"/>
      <w:r w:rsidRPr="003E6371">
        <w:t>Apêndice</w:t>
      </w:r>
      <w:bookmarkEnd w:id="10"/>
    </w:p>
    <w:p w14:paraId="6156184F" w14:textId="77777777" w:rsidR="003E6371" w:rsidRDefault="003E6371" w:rsidP="003E6371">
      <w:pPr>
        <w:jc w:val="center"/>
        <w:rPr>
          <w:sz w:val="32"/>
          <w:szCs w:val="32"/>
        </w:rPr>
      </w:pPr>
    </w:p>
    <w:p w14:paraId="0AF28B74" w14:textId="02D33AF0" w:rsidR="006F3B5C" w:rsidRDefault="006F3B5C" w:rsidP="007225BB">
      <w:pPr>
        <w:jc w:val="right"/>
        <w:rPr>
          <w:sz w:val="32"/>
          <w:szCs w:val="32"/>
        </w:rPr>
      </w:pPr>
    </w:p>
    <w:p w14:paraId="4A7D803A" w14:textId="77777777" w:rsidR="006F3B5C" w:rsidRDefault="006F3B5C" w:rsidP="003E6371">
      <w:pPr>
        <w:jc w:val="center"/>
        <w:rPr>
          <w:sz w:val="32"/>
          <w:szCs w:val="32"/>
        </w:rPr>
      </w:pPr>
    </w:p>
    <w:p w14:paraId="46607726" w14:textId="77777777" w:rsidR="006F3B5C" w:rsidRDefault="006F3B5C" w:rsidP="003E6371">
      <w:pPr>
        <w:jc w:val="center"/>
        <w:rPr>
          <w:sz w:val="32"/>
          <w:szCs w:val="32"/>
        </w:rPr>
      </w:pPr>
    </w:p>
    <w:p w14:paraId="71E35338" w14:textId="77777777" w:rsidR="006F3B5C" w:rsidRDefault="006F3B5C" w:rsidP="003E6371">
      <w:pPr>
        <w:jc w:val="center"/>
        <w:rPr>
          <w:sz w:val="32"/>
          <w:szCs w:val="32"/>
        </w:rPr>
      </w:pPr>
    </w:p>
    <w:p w14:paraId="473DFCC0" w14:textId="77777777" w:rsidR="006F3B5C" w:rsidRDefault="006F3B5C" w:rsidP="003E6371">
      <w:pPr>
        <w:jc w:val="center"/>
        <w:rPr>
          <w:sz w:val="32"/>
          <w:szCs w:val="32"/>
        </w:rPr>
      </w:pPr>
    </w:p>
    <w:p w14:paraId="5D84B22C" w14:textId="77777777" w:rsidR="006F3B5C" w:rsidRDefault="006F3B5C" w:rsidP="003E6371">
      <w:pPr>
        <w:jc w:val="center"/>
        <w:rPr>
          <w:sz w:val="32"/>
          <w:szCs w:val="32"/>
        </w:rPr>
      </w:pPr>
    </w:p>
    <w:p w14:paraId="09A17C8A" w14:textId="77777777" w:rsidR="006F3B5C" w:rsidRDefault="006F3B5C" w:rsidP="003E6371">
      <w:pPr>
        <w:jc w:val="center"/>
        <w:rPr>
          <w:sz w:val="32"/>
          <w:szCs w:val="32"/>
        </w:rPr>
      </w:pPr>
    </w:p>
    <w:p w14:paraId="3787E544" w14:textId="77777777" w:rsidR="006F3B5C" w:rsidRDefault="006F3B5C" w:rsidP="003E6371">
      <w:pPr>
        <w:jc w:val="center"/>
        <w:rPr>
          <w:sz w:val="32"/>
          <w:szCs w:val="32"/>
        </w:rPr>
      </w:pPr>
    </w:p>
    <w:p w14:paraId="028A27C3" w14:textId="3E9FA63B" w:rsidR="003E6371" w:rsidRDefault="006F3B5C" w:rsidP="00B23C86">
      <w:pPr>
        <w:pStyle w:val="Ttulo"/>
        <w:outlineLvl w:val="0"/>
      </w:pPr>
      <w:bookmarkStart w:id="11" w:name="_Toc137045322"/>
      <w:r>
        <w:t>Bibliografia</w:t>
      </w:r>
      <w:bookmarkEnd w:id="11"/>
    </w:p>
    <w:p w14:paraId="4642196E" w14:textId="77777777" w:rsidR="006F3B5C" w:rsidRDefault="006F3B5C" w:rsidP="003E6371">
      <w:pPr>
        <w:jc w:val="center"/>
        <w:rPr>
          <w:sz w:val="32"/>
          <w:szCs w:val="32"/>
        </w:rPr>
      </w:pPr>
    </w:p>
    <w:p w14:paraId="6C1CB408" w14:textId="7C88BC36" w:rsidR="006F3B5C" w:rsidRPr="007225BB" w:rsidRDefault="007225BB" w:rsidP="007225BB">
      <w:pPr>
        <w:ind w:hanging="480"/>
        <w:rPr>
          <w:rFonts w:ascii="Times New Roman" w:eastAsia="Times New Roman" w:hAnsi="Times New Roman" w:cs="Times New Roman"/>
          <w:kern w:val="0"/>
          <w:lang w:eastAsia="pt-PT"/>
          <w14:ligatures w14:val="none"/>
        </w:rPr>
      </w:pPr>
      <w:r w:rsidRPr="007225BB">
        <w:rPr>
          <w:rFonts w:ascii="Times New Roman" w:eastAsia="Times New Roman" w:hAnsi="Times New Roman" w:cs="Times New Roman"/>
          <w:kern w:val="0"/>
          <w:lang w:val="en-US" w:eastAsia="pt-PT"/>
          <w14:ligatures w14:val="none"/>
        </w:rPr>
        <w:t xml:space="preserve">KIN. «Pumpkin: TFTP Server and Client». </w:t>
      </w:r>
      <w:r w:rsidRPr="007225BB">
        <w:rPr>
          <w:rFonts w:ascii="Times New Roman" w:eastAsia="Times New Roman" w:hAnsi="Times New Roman" w:cs="Times New Roman"/>
          <w:kern w:val="0"/>
          <w:lang w:eastAsia="pt-PT"/>
          <w14:ligatures w14:val="none"/>
        </w:rPr>
        <w:t xml:space="preserve">Acedido 7 de junho de 2023. </w:t>
      </w:r>
      <w:hyperlink r:id="rId25" w:history="1">
        <w:r w:rsidRPr="007225BB">
          <w:rPr>
            <w:rFonts w:ascii="Times New Roman" w:eastAsia="Times New Roman" w:hAnsi="Times New Roman" w:cs="Times New Roman"/>
            <w:color w:val="0000FF"/>
            <w:kern w:val="0"/>
            <w:u w:val="single"/>
            <w:lang w:eastAsia="pt-PT"/>
            <w14:ligatures w14:val="none"/>
          </w:rPr>
          <w:t>http://kin.klever.net/</w:t>
        </w:r>
      </w:hyperlink>
      <w:r w:rsidRPr="007225BB">
        <w:rPr>
          <w:rFonts w:ascii="Times New Roman" w:eastAsia="Times New Roman" w:hAnsi="Times New Roman" w:cs="Times New Roman"/>
          <w:kern w:val="0"/>
          <w:lang w:eastAsia="pt-PT"/>
          <w14:ligatures w14:val="none"/>
        </w:rPr>
        <w:t>.</w:t>
      </w:r>
    </w:p>
    <w:p w14:paraId="67983D2E" w14:textId="77777777" w:rsidR="006F3B5C" w:rsidRDefault="006F3B5C" w:rsidP="003E6371">
      <w:pPr>
        <w:jc w:val="center"/>
        <w:rPr>
          <w:sz w:val="32"/>
          <w:szCs w:val="32"/>
        </w:rPr>
      </w:pPr>
    </w:p>
    <w:p w14:paraId="76066469" w14:textId="77777777" w:rsidR="006F3B5C" w:rsidRDefault="006F3B5C" w:rsidP="006F3B5C">
      <w:pPr>
        <w:pStyle w:val="Bibliografia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7608E4">
        <w:t>«guia5- DHCP.pdf», sem data.</w:t>
      </w:r>
    </w:p>
    <w:p w14:paraId="6E471930" w14:textId="77777777" w:rsidR="006F3B5C" w:rsidRPr="00244217" w:rsidRDefault="006F3B5C" w:rsidP="006F3B5C"/>
    <w:p w14:paraId="389E28D2" w14:textId="77777777" w:rsidR="006F3B5C" w:rsidRDefault="006F3B5C" w:rsidP="006F3B5C">
      <w:pPr>
        <w:pStyle w:val="Bibliografia"/>
      </w:pPr>
      <w:r w:rsidRPr="007608E4">
        <w:t>«guia7- OSPF (1).</w:t>
      </w:r>
      <w:proofErr w:type="spellStart"/>
      <w:r w:rsidRPr="007608E4">
        <w:t>pdf</w:t>
      </w:r>
      <w:proofErr w:type="spellEnd"/>
      <w:r w:rsidRPr="007608E4">
        <w:t>», sem data.</w:t>
      </w:r>
    </w:p>
    <w:p w14:paraId="2690C6CC" w14:textId="77777777" w:rsidR="006F3B5C" w:rsidRPr="00244217" w:rsidRDefault="006F3B5C" w:rsidP="006F3B5C"/>
    <w:p w14:paraId="7DC78540" w14:textId="77777777" w:rsidR="006F3B5C" w:rsidRDefault="006F3B5C" w:rsidP="006F3B5C">
      <w:pPr>
        <w:pStyle w:val="Bibliografia"/>
      </w:pPr>
      <w:r>
        <w:fldChar w:fldCharType="end"/>
      </w:r>
      <w:r w:rsidRPr="007608E4">
        <w:t>«</w:t>
      </w:r>
      <w:r>
        <w:t>Miniprojeto</w:t>
      </w:r>
      <w:r w:rsidRPr="007608E4">
        <w:t>.pdf», sem data.</w:t>
      </w:r>
    </w:p>
    <w:p w14:paraId="5DA287E1" w14:textId="77777777" w:rsidR="006F3B5C" w:rsidRDefault="006F3B5C" w:rsidP="006F3B5C"/>
    <w:p w14:paraId="1FB26D40" w14:textId="77777777" w:rsidR="006F3B5C" w:rsidRPr="006F3B5C" w:rsidRDefault="006F3B5C" w:rsidP="006F3B5C"/>
    <w:p w14:paraId="1FD62998" w14:textId="12ADB73C" w:rsidR="006F3B5C" w:rsidRPr="003E6371" w:rsidRDefault="006F3B5C" w:rsidP="006F3B5C">
      <w:pPr>
        <w:pStyle w:val="Bibliografia"/>
        <w:rPr>
          <w:sz w:val="32"/>
          <w:szCs w:val="32"/>
        </w:rPr>
      </w:pPr>
    </w:p>
    <w:sectPr w:rsidR="006F3B5C" w:rsidRPr="003E6371" w:rsidSect="00126C42">
      <w:headerReference w:type="default" r:id="rId26"/>
      <w:footerReference w:type="even" r:id="rId27"/>
      <w:footerReference w:type="default" r:id="rId28"/>
      <w:pgSz w:w="11900" w:h="16840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2293D17" w14:textId="77777777" w:rsidR="00E86621" w:rsidRDefault="00E86621" w:rsidP="00F54BFC">
      <w:r>
        <w:separator/>
      </w:r>
    </w:p>
  </w:endnote>
  <w:endnote w:type="continuationSeparator" w:id="0">
    <w:p w14:paraId="2FFFEFE0" w14:textId="77777777" w:rsidR="00E86621" w:rsidRDefault="00E86621" w:rsidP="00F54BF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10006FF" w:usb1="4000FCFF" w:usb2="00000009" w:usb3="00000000" w:csb0="0000019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Nmerodepgina"/>
      </w:rPr>
      <w:id w:val="-635563778"/>
      <w:docPartObj>
        <w:docPartGallery w:val="Page Numbers (Bottom of Page)"/>
        <w:docPartUnique/>
      </w:docPartObj>
    </w:sdtPr>
    <w:sdtContent>
      <w:p w14:paraId="410A9AC7" w14:textId="1ABA890B" w:rsidR="007225BB" w:rsidRDefault="007225BB" w:rsidP="00A90FA9">
        <w:pPr>
          <w:pStyle w:val="Rodap"/>
          <w:framePr w:wrap="none" w:vAnchor="text" w:hAnchor="margin" w:xAlign="right" w:y="1"/>
          <w:rPr>
            <w:rStyle w:val="Nmerodepgina"/>
          </w:rPr>
        </w:pPr>
        <w:r>
          <w:rPr>
            <w:rStyle w:val="Nmerodepgina"/>
          </w:rPr>
          <w:fldChar w:fldCharType="begin"/>
        </w:r>
        <w:r>
          <w:rPr>
            <w:rStyle w:val="Nmerodepgina"/>
          </w:rPr>
          <w:instrText xml:space="preserve"> PAGE </w:instrText>
        </w:r>
        <w:r>
          <w:rPr>
            <w:rStyle w:val="Nmerodepgina"/>
          </w:rPr>
          <w:fldChar w:fldCharType="end"/>
        </w:r>
      </w:p>
    </w:sdtContent>
  </w:sdt>
  <w:p w14:paraId="320D3DDA" w14:textId="77777777" w:rsidR="007225BB" w:rsidRDefault="007225BB" w:rsidP="007225BB">
    <w:pPr>
      <w:pStyle w:val="Rodap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Nmerodepgina"/>
      </w:rPr>
      <w:id w:val="-1741095027"/>
      <w:docPartObj>
        <w:docPartGallery w:val="Page Numbers (Bottom of Page)"/>
        <w:docPartUnique/>
      </w:docPartObj>
    </w:sdtPr>
    <w:sdtContent>
      <w:p w14:paraId="6B93A5DF" w14:textId="3137DB5C" w:rsidR="007225BB" w:rsidRDefault="007225BB" w:rsidP="00A90FA9">
        <w:pPr>
          <w:pStyle w:val="Rodap"/>
          <w:framePr w:wrap="none" w:vAnchor="text" w:hAnchor="margin" w:xAlign="right" w:y="1"/>
          <w:rPr>
            <w:rStyle w:val="Nmerodepgina"/>
          </w:rPr>
        </w:pPr>
        <w:r>
          <w:rPr>
            <w:rStyle w:val="Nmerodepgina"/>
          </w:rPr>
          <w:fldChar w:fldCharType="begin"/>
        </w:r>
        <w:r>
          <w:rPr>
            <w:rStyle w:val="Nmerodepgina"/>
          </w:rPr>
          <w:instrText xml:space="preserve"> PAGE </w:instrText>
        </w:r>
        <w:r>
          <w:rPr>
            <w:rStyle w:val="Nmerodepgina"/>
          </w:rPr>
          <w:fldChar w:fldCharType="separate"/>
        </w:r>
        <w:r>
          <w:rPr>
            <w:rStyle w:val="Nmerodepgina"/>
            <w:noProof/>
          </w:rPr>
          <w:t>1</w:t>
        </w:r>
        <w:r>
          <w:rPr>
            <w:rStyle w:val="Nmerodepgina"/>
          </w:rPr>
          <w:fldChar w:fldCharType="end"/>
        </w:r>
      </w:p>
    </w:sdtContent>
  </w:sdt>
  <w:p w14:paraId="7461EB7A" w14:textId="77777777" w:rsidR="007225BB" w:rsidRDefault="007225BB" w:rsidP="007225BB">
    <w:pPr>
      <w:pStyle w:val="Rodap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C3EE843" w14:textId="77777777" w:rsidR="00E86621" w:rsidRDefault="00E86621" w:rsidP="00F54BFC">
      <w:r>
        <w:separator/>
      </w:r>
    </w:p>
  </w:footnote>
  <w:footnote w:type="continuationSeparator" w:id="0">
    <w:p w14:paraId="2B9E7847" w14:textId="77777777" w:rsidR="00E86621" w:rsidRDefault="00E86621" w:rsidP="00F54BF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2717E84" w14:textId="3FD32DF9" w:rsidR="00F54BFC" w:rsidRDefault="00F54BFC">
    <w:pPr>
      <w:pStyle w:val="Cabealho"/>
    </w:pPr>
    <w:r>
      <w:rPr>
        <w:noProof/>
      </w:rPr>
      <w:drawing>
        <wp:anchor distT="0" distB="0" distL="0" distR="0" simplePos="0" relativeHeight="251661312" behindDoc="1" locked="0" layoutInCell="1" allowOverlap="1" wp14:anchorId="0D139AF3" wp14:editId="442C227C">
          <wp:simplePos x="0" y="0"/>
          <wp:positionH relativeFrom="page">
            <wp:posOffset>1080135</wp:posOffset>
          </wp:positionH>
          <wp:positionV relativeFrom="page">
            <wp:posOffset>448945</wp:posOffset>
          </wp:positionV>
          <wp:extent cx="350520" cy="390143"/>
          <wp:effectExtent l="0" t="0" r="0" b="0"/>
          <wp:wrapNone/>
          <wp:docPr id="1" name="image1.jpe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2" name="image1.jpeg"/>
                  <pic:cNvPicPr/>
                </pic:nvPicPr>
                <pic:blipFill>
                  <a:blip r:embed="rId1" cstate="print"/>
                  <a:stretch>
                    <a:fillRect/>
                  </a:stretch>
                </pic:blipFill>
                <pic:spPr>
                  <a:xfrm>
                    <a:off x="0" y="0"/>
                    <a:ext cx="350520" cy="390143"/>
                  </a:xfrm>
                  <a:prstGeom prst="rect">
                    <a:avLst/>
                  </a:prstGeom>
                </pic:spPr>
              </pic:pic>
            </a:graphicData>
          </a:graphic>
        </wp:anchor>
      </w:drawing>
    </w:r>
    <w:r>
      <w:rPr>
        <w:noProof/>
      </w:rPr>
      <mc:AlternateContent>
        <mc:Choice Requires="wps">
          <w:drawing>
            <wp:anchor distT="0" distB="0" distL="114300" distR="114300" simplePos="0" relativeHeight="251659264" behindDoc="1" locked="0" layoutInCell="1" allowOverlap="1" wp14:anchorId="723BFB3E" wp14:editId="02227F6D">
              <wp:simplePos x="0" y="0"/>
              <wp:positionH relativeFrom="page">
                <wp:posOffset>1932305</wp:posOffset>
              </wp:positionH>
              <wp:positionV relativeFrom="page">
                <wp:posOffset>461010</wp:posOffset>
              </wp:positionV>
              <wp:extent cx="4519930" cy="401955"/>
              <wp:effectExtent l="0" t="0" r="0" b="0"/>
              <wp:wrapNone/>
              <wp:docPr id="12" name="Text Box 4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4519930" cy="40195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7CE7DE63" w14:textId="77777777" w:rsidR="00F54BFC" w:rsidRPr="00F54BFC" w:rsidRDefault="00F54BFC" w:rsidP="00F54BFC">
                          <w:pPr>
                            <w:spacing w:before="18"/>
                            <w:ind w:left="14" w:right="14"/>
                            <w:jc w:val="center"/>
                            <w:rPr>
                              <w:rFonts w:ascii="Verdana" w:hAnsi="Verdana"/>
                              <w:sz w:val="28"/>
                            </w:rPr>
                          </w:pPr>
                          <w:r w:rsidRPr="00F54BFC">
                            <w:rPr>
                              <w:rFonts w:ascii="Verdana" w:hAnsi="Verdana"/>
                              <w:sz w:val="28"/>
                            </w:rPr>
                            <w:t>Escola</w:t>
                          </w:r>
                          <w:r w:rsidRPr="00F54BFC">
                            <w:rPr>
                              <w:rFonts w:ascii="Verdana" w:hAnsi="Verdana"/>
                              <w:spacing w:val="-14"/>
                              <w:sz w:val="28"/>
                            </w:rPr>
                            <w:t xml:space="preserve"> </w:t>
                          </w:r>
                          <w:r w:rsidRPr="00F54BFC">
                            <w:rPr>
                              <w:rFonts w:ascii="Verdana" w:hAnsi="Verdana"/>
                              <w:sz w:val="28"/>
                            </w:rPr>
                            <w:t>Superior</w:t>
                          </w:r>
                          <w:r w:rsidRPr="00F54BFC">
                            <w:rPr>
                              <w:rFonts w:ascii="Verdana" w:hAnsi="Verdana"/>
                              <w:spacing w:val="-14"/>
                              <w:sz w:val="28"/>
                            </w:rPr>
                            <w:t xml:space="preserve"> </w:t>
                          </w:r>
                          <w:r w:rsidRPr="00F54BFC">
                            <w:rPr>
                              <w:rFonts w:ascii="Verdana" w:hAnsi="Verdana"/>
                              <w:sz w:val="28"/>
                            </w:rPr>
                            <w:t>de</w:t>
                          </w:r>
                          <w:r w:rsidRPr="00F54BFC">
                            <w:rPr>
                              <w:rFonts w:ascii="Verdana" w:hAnsi="Verdana"/>
                              <w:spacing w:val="-14"/>
                              <w:sz w:val="28"/>
                            </w:rPr>
                            <w:t xml:space="preserve"> </w:t>
                          </w:r>
                          <w:r w:rsidRPr="00F54BFC">
                            <w:rPr>
                              <w:rFonts w:ascii="Verdana" w:hAnsi="Verdana"/>
                              <w:sz w:val="28"/>
                            </w:rPr>
                            <w:t>Tecnologia</w:t>
                          </w:r>
                          <w:r w:rsidRPr="00F54BFC">
                            <w:rPr>
                              <w:rFonts w:ascii="Verdana" w:hAnsi="Verdana"/>
                              <w:spacing w:val="-13"/>
                              <w:sz w:val="28"/>
                            </w:rPr>
                            <w:t xml:space="preserve"> </w:t>
                          </w:r>
                          <w:r w:rsidRPr="00F54BFC">
                            <w:rPr>
                              <w:rFonts w:ascii="Verdana" w:hAnsi="Verdana"/>
                              <w:sz w:val="28"/>
                            </w:rPr>
                            <w:t>e</w:t>
                          </w:r>
                          <w:r w:rsidRPr="00F54BFC">
                            <w:rPr>
                              <w:rFonts w:ascii="Verdana" w:hAnsi="Verdana"/>
                              <w:spacing w:val="-14"/>
                              <w:sz w:val="28"/>
                            </w:rPr>
                            <w:t xml:space="preserve"> </w:t>
                          </w:r>
                          <w:r w:rsidRPr="00F54BFC">
                            <w:rPr>
                              <w:rFonts w:ascii="Verdana" w:hAnsi="Verdana"/>
                              <w:sz w:val="28"/>
                            </w:rPr>
                            <w:t>Gestão</w:t>
                          </w:r>
                          <w:r w:rsidRPr="00F54BFC">
                            <w:rPr>
                              <w:rFonts w:ascii="Verdana" w:hAnsi="Verdana"/>
                              <w:spacing w:val="-14"/>
                              <w:sz w:val="28"/>
                            </w:rPr>
                            <w:t xml:space="preserve"> </w:t>
                          </w:r>
                          <w:r w:rsidRPr="00F54BFC">
                            <w:rPr>
                              <w:rFonts w:ascii="Verdana" w:hAnsi="Verdana"/>
                              <w:sz w:val="28"/>
                            </w:rPr>
                            <w:t>de</w:t>
                          </w:r>
                          <w:r w:rsidRPr="00F54BFC">
                            <w:rPr>
                              <w:rFonts w:ascii="Verdana" w:hAnsi="Verdana"/>
                              <w:spacing w:val="-14"/>
                              <w:sz w:val="28"/>
                            </w:rPr>
                            <w:t xml:space="preserve"> </w:t>
                          </w:r>
                          <w:r w:rsidRPr="00F54BFC">
                            <w:rPr>
                              <w:rFonts w:ascii="Verdana" w:hAnsi="Verdana"/>
                              <w:sz w:val="28"/>
                            </w:rPr>
                            <w:t>Águeda</w:t>
                          </w:r>
                        </w:p>
                        <w:p w14:paraId="664B78CB" w14:textId="77777777" w:rsidR="00F54BFC" w:rsidRPr="00F54BFC" w:rsidRDefault="00F54BFC" w:rsidP="00F54BFC">
                          <w:pPr>
                            <w:pStyle w:val="Corpodetexto"/>
                            <w:spacing w:before="19"/>
                            <w:ind w:left="14" w:right="14"/>
                            <w:jc w:val="center"/>
                            <w:rPr>
                              <w:rFonts w:ascii="Verdana"/>
                            </w:rPr>
                          </w:pPr>
                          <w:r w:rsidRPr="00F54BFC">
                            <w:rPr>
                              <w:rFonts w:ascii="Verdana"/>
                            </w:rPr>
                            <w:t>Universidade</w:t>
                          </w:r>
                          <w:r w:rsidRPr="00F54BFC">
                            <w:rPr>
                              <w:rFonts w:ascii="Verdana"/>
                              <w:spacing w:val="7"/>
                            </w:rPr>
                            <w:t xml:space="preserve"> </w:t>
                          </w:r>
                          <w:r w:rsidRPr="00F54BFC">
                            <w:rPr>
                              <w:rFonts w:ascii="Verdana"/>
                            </w:rPr>
                            <w:t>de</w:t>
                          </w:r>
                          <w:r w:rsidRPr="00F54BFC">
                            <w:rPr>
                              <w:rFonts w:ascii="Verdana"/>
                              <w:spacing w:val="8"/>
                            </w:rPr>
                            <w:t xml:space="preserve"> </w:t>
                          </w:r>
                          <w:r w:rsidRPr="00F54BFC">
                            <w:rPr>
                              <w:rFonts w:ascii="Verdana"/>
                            </w:rPr>
                            <w:t>Aveiro</w:t>
                          </w: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723BFB3E" id="_x0000_t202" coordsize="21600,21600" o:spt="202" path="m,l,21600r21600,l21600,xe">
              <v:stroke joinstyle="miter"/>
              <v:path gradientshapeok="t" o:connecttype="rect"/>
            </v:shapetype>
            <v:shape id="Text Box 4" o:spid="_x0000_s1026" type="#_x0000_t202" style="position:absolute;margin-left:152.15pt;margin-top:36.3pt;width:355.9pt;height:31.65pt;z-index:-25165721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" filled="f" stroked="f">
              <v:textbox inset="0,0,0,0">
                <w:txbxContent>
                  <w:p w14:paraId="7CE7DE63" w14:textId="77777777" w:rsidR="00F54BFC" w:rsidRPr="00F54BFC" w:rsidRDefault="00F54BFC" w:rsidP="00F54BFC">
                    <w:pPr>
                      <w:spacing w:before="18"/>
                      <w:ind w:left="14" w:right="14"/>
                      <w:jc w:val="center"/>
                      <w:rPr>
                        <w:rFonts w:ascii="Verdana" w:hAnsi="Verdana"/>
                        <w:sz w:val="28"/>
                      </w:rPr>
                    </w:pPr>
                    <w:r w:rsidRPr="00F54BFC">
                      <w:rPr>
                        <w:rFonts w:ascii="Verdana" w:hAnsi="Verdana"/>
                        <w:sz w:val="28"/>
                      </w:rPr>
                      <w:t>Escola</w:t>
                    </w:r>
                    <w:r w:rsidRPr="00F54BFC">
                      <w:rPr>
                        <w:rFonts w:ascii="Verdana" w:hAnsi="Verdana"/>
                        <w:spacing w:val="-14"/>
                        <w:sz w:val="28"/>
                      </w:rPr>
                      <w:t xml:space="preserve"> </w:t>
                    </w:r>
                    <w:r w:rsidRPr="00F54BFC">
                      <w:rPr>
                        <w:rFonts w:ascii="Verdana" w:hAnsi="Verdana"/>
                        <w:sz w:val="28"/>
                      </w:rPr>
                      <w:t>Superior</w:t>
                    </w:r>
                    <w:r w:rsidRPr="00F54BFC">
                      <w:rPr>
                        <w:rFonts w:ascii="Verdana" w:hAnsi="Verdana"/>
                        <w:spacing w:val="-14"/>
                        <w:sz w:val="28"/>
                      </w:rPr>
                      <w:t xml:space="preserve"> </w:t>
                    </w:r>
                    <w:r w:rsidRPr="00F54BFC">
                      <w:rPr>
                        <w:rFonts w:ascii="Verdana" w:hAnsi="Verdana"/>
                        <w:sz w:val="28"/>
                      </w:rPr>
                      <w:t>de</w:t>
                    </w:r>
                    <w:r w:rsidRPr="00F54BFC">
                      <w:rPr>
                        <w:rFonts w:ascii="Verdana" w:hAnsi="Verdana"/>
                        <w:spacing w:val="-14"/>
                        <w:sz w:val="28"/>
                      </w:rPr>
                      <w:t xml:space="preserve"> </w:t>
                    </w:r>
                    <w:r w:rsidRPr="00F54BFC">
                      <w:rPr>
                        <w:rFonts w:ascii="Verdana" w:hAnsi="Verdana"/>
                        <w:sz w:val="28"/>
                      </w:rPr>
                      <w:t>Tecnologia</w:t>
                    </w:r>
                    <w:r w:rsidRPr="00F54BFC">
                      <w:rPr>
                        <w:rFonts w:ascii="Verdana" w:hAnsi="Verdana"/>
                        <w:spacing w:val="-13"/>
                        <w:sz w:val="28"/>
                      </w:rPr>
                      <w:t xml:space="preserve"> </w:t>
                    </w:r>
                    <w:r w:rsidRPr="00F54BFC">
                      <w:rPr>
                        <w:rFonts w:ascii="Verdana" w:hAnsi="Verdana"/>
                        <w:sz w:val="28"/>
                      </w:rPr>
                      <w:t>e</w:t>
                    </w:r>
                    <w:r w:rsidRPr="00F54BFC">
                      <w:rPr>
                        <w:rFonts w:ascii="Verdana" w:hAnsi="Verdana"/>
                        <w:spacing w:val="-14"/>
                        <w:sz w:val="28"/>
                      </w:rPr>
                      <w:t xml:space="preserve"> </w:t>
                    </w:r>
                    <w:r w:rsidRPr="00F54BFC">
                      <w:rPr>
                        <w:rFonts w:ascii="Verdana" w:hAnsi="Verdana"/>
                        <w:sz w:val="28"/>
                      </w:rPr>
                      <w:t>Gestão</w:t>
                    </w:r>
                    <w:r w:rsidRPr="00F54BFC">
                      <w:rPr>
                        <w:rFonts w:ascii="Verdana" w:hAnsi="Verdana"/>
                        <w:spacing w:val="-14"/>
                        <w:sz w:val="28"/>
                      </w:rPr>
                      <w:t xml:space="preserve"> </w:t>
                    </w:r>
                    <w:r w:rsidRPr="00F54BFC">
                      <w:rPr>
                        <w:rFonts w:ascii="Verdana" w:hAnsi="Verdana"/>
                        <w:sz w:val="28"/>
                      </w:rPr>
                      <w:t>de</w:t>
                    </w:r>
                    <w:r w:rsidRPr="00F54BFC">
                      <w:rPr>
                        <w:rFonts w:ascii="Verdana" w:hAnsi="Verdana"/>
                        <w:spacing w:val="-14"/>
                        <w:sz w:val="28"/>
                      </w:rPr>
                      <w:t xml:space="preserve"> </w:t>
                    </w:r>
                    <w:r w:rsidRPr="00F54BFC">
                      <w:rPr>
                        <w:rFonts w:ascii="Verdana" w:hAnsi="Verdana"/>
                        <w:sz w:val="28"/>
                      </w:rPr>
                      <w:t>Águeda</w:t>
                    </w:r>
                  </w:p>
                  <w:p w14:paraId="664B78CB" w14:textId="77777777" w:rsidR="00F54BFC" w:rsidRPr="00F54BFC" w:rsidRDefault="00F54BFC" w:rsidP="00F54BFC">
                    <w:pPr>
                      <w:pStyle w:val="Corpodetexto"/>
                      <w:spacing w:before="19"/>
                      <w:ind w:left="14" w:right="14"/>
                      <w:jc w:val="center"/>
                      <w:rPr>
                        <w:rFonts w:ascii="Verdana"/>
                      </w:rPr>
                    </w:pPr>
                    <w:r w:rsidRPr="00F54BFC">
                      <w:rPr>
                        <w:rFonts w:ascii="Verdana"/>
                      </w:rPr>
                      <w:t>Universidade</w:t>
                    </w:r>
                    <w:r w:rsidRPr="00F54BFC">
                      <w:rPr>
                        <w:rFonts w:ascii="Verdana"/>
                        <w:spacing w:val="7"/>
                      </w:rPr>
                      <w:t xml:space="preserve"> </w:t>
                    </w:r>
                    <w:r w:rsidRPr="00F54BFC">
                      <w:rPr>
                        <w:rFonts w:ascii="Verdana"/>
                      </w:rPr>
                      <w:t>de</w:t>
                    </w:r>
                    <w:r w:rsidRPr="00F54BFC">
                      <w:rPr>
                        <w:rFonts w:ascii="Verdana"/>
                        <w:spacing w:val="8"/>
                      </w:rPr>
                      <w:t xml:space="preserve"> </w:t>
                    </w:r>
                    <w:r w:rsidRPr="00F54BFC">
                      <w:rPr>
                        <w:rFonts w:ascii="Verdana"/>
                      </w:rPr>
                      <w:t>Aveiro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  <w:p w14:paraId="75AA7C19" w14:textId="77777777" w:rsidR="00F54BFC" w:rsidRDefault="00F54BFC">
    <w:pPr>
      <w:pStyle w:val="Cabealho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0"/>
  <w:proofState w:spelling="clean" w:grammar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54BFC"/>
    <w:rsid w:val="00126C42"/>
    <w:rsid w:val="00142499"/>
    <w:rsid w:val="003213BF"/>
    <w:rsid w:val="003E6371"/>
    <w:rsid w:val="004317F4"/>
    <w:rsid w:val="004C276D"/>
    <w:rsid w:val="00680F70"/>
    <w:rsid w:val="006D6BEB"/>
    <w:rsid w:val="006F3B5C"/>
    <w:rsid w:val="00702A1E"/>
    <w:rsid w:val="007225BB"/>
    <w:rsid w:val="00786718"/>
    <w:rsid w:val="00A14A36"/>
    <w:rsid w:val="00B23C86"/>
    <w:rsid w:val="00B77F9E"/>
    <w:rsid w:val="00BF7467"/>
    <w:rsid w:val="00E86621"/>
    <w:rsid w:val="00EC5C5C"/>
    <w:rsid w:val="00F54BF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70D17FC8"/>
  <w15:chartTrackingRefBased/>
  <w15:docId w15:val="{8299C773-3679-AD47-B749-C704F5DE5B1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pt-PT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link w:val="Ttulo1Carter"/>
    <w:uiPriority w:val="9"/>
    <w:qFormat/>
    <w:rsid w:val="007225BB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Cabealho">
    <w:name w:val="header"/>
    <w:basedOn w:val="Normal"/>
    <w:link w:val="CabealhoCarter"/>
    <w:uiPriority w:val="99"/>
    <w:unhideWhenUsed/>
    <w:rsid w:val="00F54BFC"/>
    <w:pPr>
      <w:tabs>
        <w:tab w:val="center" w:pos="4252"/>
        <w:tab w:val="right" w:pos="8504"/>
      </w:tabs>
    </w:pPr>
  </w:style>
  <w:style w:type="character" w:customStyle="1" w:styleId="CabealhoCarter">
    <w:name w:val="Cabeçalho Caráter"/>
    <w:basedOn w:val="Tipodeletrapredefinidodopargrafo"/>
    <w:link w:val="Cabealho"/>
    <w:uiPriority w:val="99"/>
    <w:rsid w:val="00F54BFC"/>
  </w:style>
  <w:style w:type="paragraph" w:styleId="Rodap">
    <w:name w:val="footer"/>
    <w:basedOn w:val="Normal"/>
    <w:link w:val="RodapCarter"/>
    <w:uiPriority w:val="99"/>
    <w:unhideWhenUsed/>
    <w:rsid w:val="00F54BFC"/>
    <w:pPr>
      <w:tabs>
        <w:tab w:val="center" w:pos="4252"/>
        <w:tab w:val="right" w:pos="8504"/>
      </w:tabs>
    </w:pPr>
  </w:style>
  <w:style w:type="character" w:customStyle="1" w:styleId="RodapCarter">
    <w:name w:val="Rodapé Caráter"/>
    <w:basedOn w:val="Tipodeletrapredefinidodopargrafo"/>
    <w:link w:val="Rodap"/>
    <w:uiPriority w:val="99"/>
    <w:rsid w:val="00F54BFC"/>
  </w:style>
  <w:style w:type="paragraph" w:styleId="Corpodetexto">
    <w:name w:val="Body Text"/>
    <w:basedOn w:val="Normal"/>
    <w:link w:val="CorpodetextoCarter"/>
    <w:uiPriority w:val="1"/>
    <w:qFormat/>
    <w:rsid w:val="00F54BFC"/>
    <w:pPr>
      <w:widowControl w:val="0"/>
      <w:autoSpaceDE w:val="0"/>
      <w:autoSpaceDN w:val="0"/>
    </w:pPr>
    <w:rPr>
      <w:rFonts w:ascii="Times New Roman" w:eastAsia="Times New Roman" w:hAnsi="Times New Roman" w:cs="Times New Roman"/>
      <w:kern w:val="0"/>
      <w:sz w:val="19"/>
      <w:szCs w:val="19"/>
      <w14:ligatures w14:val="none"/>
    </w:rPr>
  </w:style>
  <w:style w:type="character" w:customStyle="1" w:styleId="CorpodetextoCarter">
    <w:name w:val="Corpo de texto Caráter"/>
    <w:basedOn w:val="Tipodeletrapredefinidodopargrafo"/>
    <w:link w:val="Corpodetexto"/>
    <w:uiPriority w:val="1"/>
    <w:rsid w:val="00F54BFC"/>
    <w:rPr>
      <w:rFonts w:ascii="Times New Roman" w:eastAsia="Times New Roman" w:hAnsi="Times New Roman" w:cs="Times New Roman"/>
      <w:kern w:val="0"/>
      <w:sz w:val="19"/>
      <w:szCs w:val="19"/>
      <w14:ligatures w14:val="none"/>
    </w:rPr>
  </w:style>
  <w:style w:type="paragraph" w:styleId="Bibliografia">
    <w:name w:val="Bibliography"/>
    <w:basedOn w:val="Normal"/>
    <w:next w:val="Normal"/>
    <w:uiPriority w:val="37"/>
    <w:unhideWhenUsed/>
    <w:rsid w:val="006F3B5C"/>
  </w:style>
  <w:style w:type="paragraph" w:styleId="Textosimples">
    <w:name w:val="Plain Text"/>
    <w:basedOn w:val="Normal"/>
    <w:link w:val="TextosimplesCarter"/>
    <w:uiPriority w:val="99"/>
    <w:unhideWhenUsed/>
    <w:rsid w:val="006F3B5C"/>
    <w:rPr>
      <w:rFonts w:ascii="Consolas" w:hAnsi="Consolas" w:cs="Consolas"/>
      <w:sz w:val="21"/>
      <w:szCs w:val="21"/>
    </w:rPr>
  </w:style>
  <w:style w:type="character" w:customStyle="1" w:styleId="TextosimplesCarter">
    <w:name w:val="Texto simples Caráter"/>
    <w:basedOn w:val="Tipodeletrapredefinidodopargrafo"/>
    <w:link w:val="Textosimples"/>
    <w:uiPriority w:val="99"/>
    <w:rsid w:val="006F3B5C"/>
    <w:rPr>
      <w:rFonts w:ascii="Consolas" w:hAnsi="Consolas" w:cs="Consolas"/>
      <w:sz w:val="21"/>
      <w:szCs w:val="21"/>
    </w:rPr>
  </w:style>
  <w:style w:type="paragraph" w:styleId="Textodenotaderodap">
    <w:name w:val="footnote text"/>
    <w:basedOn w:val="Normal"/>
    <w:link w:val="TextodenotaderodapCarter"/>
    <w:uiPriority w:val="99"/>
    <w:semiHidden/>
    <w:unhideWhenUsed/>
    <w:rsid w:val="006F3B5C"/>
    <w:rPr>
      <w:sz w:val="20"/>
      <w:szCs w:val="20"/>
    </w:rPr>
  </w:style>
  <w:style w:type="character" w:customStyle="1" w:styleId="TextodenotaderodapCarter">
    <w:name w:val="Texto de nota de rodapé Caráter"/>
    <w:basedOn w:val="Tipodeletrapredefinidodopargrafo"/>
    <w:link w:val="Textodenotaderodap"/>
    <w:uiPriority w:val="99"/>
    <w:semiHidden/>
    <w:rsid w:val="006F3B5C"/>
    <w:rPr>
      <w:sz w:val="20"/>
      <w:szCs w:val="20"/>
    </w:rPr>
  </w:style>
  <w:style w:type="character" w:styleId="Refdenotaderodap">
    <w:name w:val="footnote reference"/>
    <w:basedOn w:val="Tipodeletrapredefinidodopargrafo"/>
    <w:uiPriority w:val="99"/>
    <w:semiHidden/>
    <w:unhideWhenUsed/>
    <w:rsid w:val="006F3B5C"/>
    <w:rPr>
      <w:vertAlign w:val="superscript"/>
    </w:rPr>
  </w:style>
  <w:style w:type="character" w:styleId="Hiperligao">
    <w:name w:val="Hyperlink"/>
    <w:basedOn w:val="Tipodeletrapredefinidodopargrafo"/>
    <w:uiPriority w:val="99"/>
    <w:unhideWhenUsed/>
    <w:rsid w:val="007225BB"/>
    <w:rPr>
      <w:color w:val="0000FF"/>
      <w:u w:val="single"/>
    </w:rPr>
  </w:style>
  <w:style w:type="character" w:styleId="Nmerodepgina">
    <w:name w:val="page number"/>
    <w:basedOn w:val="Tipodeletrapredefinidodopargrafo"/>
    <w:uiPriority w:val="99"/>
    <w:semiHidden/>
    <w:unhideWhenUsed/>
    <w:rsid w:val="007225BB"/>
  </w:style>
  <w:style w:type="paragraph" w:styleId="Ttulo">
    <w:name w:val="Title"/>
    <w:basedOn w:val="Normal"/>
    <w:next w:val="Normal"/>
    <w:link w:val="TtuloCarter"/>
    <w:uiPriority w:val="10"/>
    <w:qFormat/>
    <w:rsid w:val="007225BB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tuloCarter">
    <w:name w:val="Título Caráter"/>
    <w:basedOn w:val="Tipodeletrapredefinidodopargrafo"/>
    <w:link w:val="Ttulo"/>
    <w:uiPriority w:val="10"/>
    <w:rsid w:val="007225BB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tulo">
    <w:name w:val="Subtitle"/>
    <w:basedOn w:val="Normal"/>
    <w:next w:val="Normal"/>
    <w:link w:val="SubttuloCarter"/>
    <w:uiPriority w:val="11"/>
    <w:qFormat/>
    <w:rsid w:val="007225BB"/>
    <w:pPr>
      <w:numPr>
        <w:ilvl w:val="1"/>
      </w:numPr>
      <w:spacing w:after="160"/>
    </w:pPr>
    <w:rPr>
      <w:rFonts w:eastAsiaTheme="minorEastAsia"/>
      <w:color w:val="5A5A5A" w:themeColor="text1" w:themeTint="A5"/>
      <w:spacing w:val="15"/>
      <w:sz w:val="22"/>
      <w:szCs w:val="22"/>
    </w:rPr>
  </w:style>
  <w:style w:type="character" w:customStyle="1" w:styleId="SubttuloCarter">
    <w:name w:val="Subtítulo Caráter"/>
    <w:basedOn w:val="Tipodeletrapredefinidodopargrafo"/>
    <w:link w:val="Subttulo"/>
    <w:uiPriority w:val="11"/>
    <w:rsid w:val="007225BB"/>
    <w:rPr>
      <w:rFonts w:eastAsiaTheme="minorEastAsia"/>
      <w:color w:val="5A5A5A" w:themeColor="text1" w:themeTint="A5"/>
      <w:spacing w:val="15"/>
      <w:sz w:val="22"/>
      <w:szCs w:val="22"/>
    </w:rPr>
  </w:style>
  <w:style w:type="character" w:customStyle="1" w:styleId="Ttulo1Carter">
    <w:name w:val="Título 1 Caráter"/>
    <w:basedOn w:val="Tipodeletrapredefinidodopargrafo"/>
    <w:link w:val="Ttulo1"/>
    <w:uiPriority w:val="9"/>
    <w:rsid w:val="007225BB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Cabealhodondice">
    <w:name w:val="TOC Heading"/>
    <w:basedOn w:val="Normal"/>
    <w:next w:val="Normal"/>
    <w:uiPriority w:val="39"/>
    <w:unhideWhenUsed/>
    <w:qFormat/>
    <w:rsid w:val="007225BB"/>
    <w:pPr>
      <w:keepNext/>
      <w:keepLines/>
      <w:spacing w:before="480" w:line="276" w:lineRule="auto"/>
    </w:pPr>
    <w:rPr>
      <w:rFonts w:asciiTheme="majorHAnsi" w:eastAsiaTheme="majorEastAsia" w:hAnsiTheme="majorHAnsi" w:cstheme="majorBidi"/>
      <w:b/>
      <w:bCs/>
      <w:color w:val="2F5496" w:themeColor="accent1" w:themeShade="BF"/>
      <w:kern w:val="0"/>
      <w:sz w:val="28"/>
      <w:szCs w:val="28"/>
      <w:lang w:eastAsia="pt-PT"/>
      <w14:ligatures w14:val="none"/>
    </w:rPr>
  </w:style>
  <w:style w:type="paragraph" w:styleId="ndice1">
    <w:name w:val="toc 1"/>
    <w:basedOn w:val="Normal"/>
    <w:next w:val="Normal"/>
    <w:autoRedefine/>
    <w:uiPriority w:val="39"/>
    <w:unhideWhenUsed/>
    <w:rsid w:val="007225BB"/>
    <w:pPr>
      <w:spacing w:before="120"/>
    </w:pPr>
    <w:rPr>
      <w:rFonts w:cstheme="minorHAnsi"/>
      <w:b/>
      <w:bCs/>
      <w:i/>
      <w:iCs/>
    </w:rPr>
  </w:style>
  <w:style w:type="paragraph" w:styleId="ndice2">
    <w:name w:val="toc 2"/>
    <w:basedOn w:val="Normal"/>
    <w:next w:val="Normal"/>
    <w:autoRedefine/>
    <w:uiPriority w:val="39"/>
    <w:unhideWhenUsed/>
    <w:rsid w:val="007225BB"/>
    <w:pPr>
      <w:spacing w:before="120"/>
      <w:ind w:left="240"/>
    </w:pPr>
    <w:rPr>
      <w:rFonts w:cstheme="minorHAnsi"/>
      <w:b/>
      <w:bCs/>
      <w:sz w:val="22"/>
      <w:szCs w:val="22"/>
    </w:rPr>
  </w:style>
  <w:style w:type="paragraph" w:styleId="ndice3">
    <w:name w:val="toc 3"/>
    <w:basedOn w:val="Normal"/>
    <w:next w:val="Normal"/>
    <w:autoRedefine/>
    <w:uiPriority w:val="39"/>
    <w:semiHidden/>
    <w:unhideWhenUsed/>
    <w:rsid w:val="007225BB"/>
    <w:pPr>
      <w:ind w:left="480"/>
    </w:pPr>
    <w:rPr>
      <w:rFonts w:cstheme="minorHAnsi"/>
      <w:sz w:val="20"/>
      <w:szCs w:val="20"/>
    </w:rPr>
  </w:style>
  <w:style w:type="paragraph" w:styleId="ndice4">
    <w:name w:val="toc 4"/>
    <w:basedOn w:val="Normal"/>
    <w:next w:val="Normal"/>
    <w:autoRedefine/>
    <w:uiPriority w:val="39"/>
    <w:semiHidden/>
    <w:unhideWhenUsed/>
    <w:rsid w:val="007225BB"/>
    <w:pPr>
      <w:ind w:left="720"/>
    </w:pPr>
    <w:rPr>
      <w:rFonts w:cstheme="minorHAnsi"/>
      <w:sz w:val="20"/>
      <w:szCs w:val="20"/>
    </w:rPr>
  </w:style>
  <w:style w:type="paragraph" w:styleId="ndice5">
    <w:name w:val="toc 5"/>
    <w:basedOn w:val="Normal"/>
    <w:next w:val="Normal"/>
    <w:autoRedefine/>
    <w:uiPriority w:val="39"/>
    <w:semiHidden/>
    <w:unhideWhenUsed/>
    <w:rsid w:val="007225BB"/>
    <w:pPr>
      <w:ind w:left="960"/>
    </w:pPr>
    <w:rPr>
      <w:rFonts w:cstheme="minorHAnsi"/>
      <w:sz w:val="20"/>
      <w:szCs w:val="20"/>
    </w:rPr>
  </w:style>
  <w:style w:type="paragraph" w:styleId="ndice6">
    <w:name w:val="toc 6"/>
    <w:basedOn w:val="Normal"/>
    <w:next w:val="Normal"/>
    <w:autoRedefine/>
    <w:uiPriority w:val="39"/>
    <w:semiHidden/>
    <w:unhideWhenUsed/>
    <w:rsid w:val="007225BB"/>
    <w:pPr>
      <w:ind w:left="1200"/>
    </w:pPr>
    <w:rPr>
      <w:rFonts w:cstheme="minorHAnsi"/>
      <w:sz w:val="20"/>
      <w:szCs w:val="20"/>
    </w:rPr>
  </w:style>
  <w:style w:type="paragraph" w:styleId="ndice7">
    <w:name w:val="toc 7"/>
    <w:basedOn w:val="Normal"/>
    <w:next w:val="Normal"/>
    <w:autoRedefine/>
    <w:uiPriority w:val="39"/>
    <w:semiHidden/>
    <w:unhideWhenUsed/>
    <w:rsid w:val="007225BB"/>
    <w:pPr>
      <w:ind w:left="1440"/>
    </w:pPr>
    <w:rPr>
      <w:rFonts w:cstheme="minorHAnsi"/>
      <w:sz w:val="20"/>
      <w:szCs w:val="20"/>
    </w:rPr>
  </w:style>
  <w:style w:type="paragraph" w:styleId="ndice8">
    <w:name w:val="toc 8"/>
    <w:basedOn w:val="Normal"/>
    <w:next w:val="Normal"/>
    <w:autoRedefine/>
    <w:uiPriority w:val="39"/>
    <w:semiHidden/>
    <w:unhideWhenUsed/>
    <w:rsid w:val="007225BB"/>
    <w:pPr>
      <w:ind w:left="1680"/>
    </w:pPr>
    <w:rPr>
      <w:rFonts w:cstheme="minorHAnsi"/>
      <w:sz w:val="20"/>
      <w:szCs w:val="20"/>
    </w:rPr>
  </w:style>
  <w:style w:type="paragraph" w:styleId="ndice9">
    <w:name w:val="toc 9"/>
    <w:basedOn w:val="Normal"/>
    <w:next w:val="Normal"/>
    <w:autoRedefine/>
    <w:uiPriority w:val="39"/>
    <w:semiHidden/>
    <w:unhideWhenUsed/>
    <w:rsid w:val="007225BB"/>
    <w:pPr>
      <w:ind w:left="1920"/>
    </w:pPr>
    <w:rPr>
      <w:rFonts w:cstheme="minorHAnsi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2929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770887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1851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45979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688248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4057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png"/><Relationship Id="rId18" Type="http://schemas.openxmlformats.org/officeDocument/2006/relationships/image" Target="media/image12.png"/><Relationship Id="rId26" Type="http://schemas.openxmlformats.org/officeDocument/2006/relationships/header" Target="header1.xml"/><Relationship Id="rId3" Type="http://schemas.openxmlformats.org/officeDocument/2006/relationships/settings" Target="settings.xml"/><Relationship Id="rId21" Type="http://schemas.openxmlformats.org/officeDocument/2006/relationships/image" Target="media/image15.png"/><Relationship Id="rId7" Type="http://schemas.openxmlformats.org/officeDocument/2006/relationships/image" Target="media/image1.jpeg"/><Relationship Id="rId12" Type="http://schemas.openxmlformats.org/officeDocument/2006/relationships/image" Target="media/image6.png"/><Relationship Id="rId17" Type="http://schemas.openxmlformats.org/officeDocument/2006/relationships/image" Target="media/image11.png"/><Relationship Id="rId25" Type="http://schemas.openxmlformats.org/officeDocument/2006/relationships/hyperlink" Target="http://kin.klever.net/" TargetMode="External"/><Relationship Id="rId2" Type="http://schemas.openxmlformats.org/officeDocument/2006/relationships/styles" Target="styles.xml"/><Relationship Id="rId16" Type="http://schemas.openxmlformats.org/officeDocument/2006/relationships/image" Target="media/image10.png"/><Relationship Id="rId20" Type="http://schemas.openxmlformats.org/officeDocument/2006/relationships/image" Target="media/image14.png"/><Relationship Id="rId29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24" Type="http://schemas.openxmlformats.org/officeDocument/2006/relationships/image" Target="media/image18.png"/><Relationship Id="rId5" Type="http://schemas.openxmlformats.org/officeDocument/2006/relationships/footnotes" Target="footnotes.xml"/><Relationship Id="rId15" Type="http://schemas.openxmlformats.org/officeDocument/2006/relationships/image" Target="media/image9.png"/><Relationship Id="rId23" Type="http://schemas.openxmlformats.org/officeDocument/2006/relationships/image" Target="media/image17.png"/><Relationship Id="rId28" Type="http://schemas.openxmlformats.org/officeDocument/2006/relationships/footer" Target="footer2.xml"/><Relationship Id="rId10" Type="http://schemas.openxmlformats.org/officeDocument/2006/relationships/image" Target="media/image4.png"/><Relationship Id="rId19" Type="http://schemas.openxmlformats.org/officeDocument/2006/relationships/image" Target="media/image13.png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image" Target="media/image8.png"/><Relationship Id="rId22" Type="http://schemas.openxmlformats.org/officeDocument/2006/relationships/image" Target="media/image16.png"/><Relationship Id="rId27" Type="http://schemas.openxmlformats.org/officeDocument/2006/relationships/footer" Target="footer1.xml"/><Relationship Id="rId30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9.jpe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5E868060-440F-4C4E-A421-4E083F91163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2</TotalTime>
  <Pages>13</Pages>
  <Words>815</Words>
  <Characters>4404</Characters>
  <Application>Microsoft Office Word</Application>
  <DocSecurity>0</DocSecurity>
  <Lines>36</Lines>
  <Paragraphs>10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2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guel Pirré</dc:creator>
  <cp:keywords/>
  <dc:description/>
  <cp:lastModifiedBy>Miguel Pirré</cp:lastModifiedBy>
  <cp:revision>1</cp:revision>
  <dcterms:created xsi:type="dcterms:W3CDTF">2023-06-07T10:49:00Z</dcterms:created>
  <dcterms:modified xsi:type="dcterms:W3CDTF">2023-06-07T14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8"&gt;&lt;session id="QWc9KoQP"/&gt;&lt;style id="http://www.zotero.org/styles/chicago-note-bibliography" locale="pt-PT" hasBibliography="1" bibliographyStyleHasBeenSet="0"/&gt;&lt;prefs&gt;&lt;pref name="fieldType" value="Field"/&gt;&lt;pre</vt:lpwstr>
  </property>
  <property fmtid="{D5CDD505-2E9C-101B-9397-08002B2CF9AE}" pid="3" name="ZOTERO_PREF_2">
    <vt:lpwstr>f name="automaticJournalAbbreviations" value="true"/&gt;&lt;pref name="noteType" value="1"/&gt;&lt;/prefs&gt;&lt;/data&gt;</vt:lpwstr>
  </property>
</Properties>
</file>